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D245ED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</w:rPr>
      </w:pPr>
      <w:bookmarkStart w:id="0" w:name="_Hlk151075986"/>
      <w:bookmarkEnd w:id="0"/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โครงร่างวิทยานิพนธ์</w:t>
      </w:r>
    </w:p>
    <w:p w14:paraId="31D15CF5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  <w:lang w:val="de-DE"/>
        </w:rPr>
      </w:pPr>
      <w:r w:rsidRPr="00A75C81">
        <w:rPr>
          <w:rFonts w:ascii="TH Sarabun New" w:hAnsi="TH Sarabun New"/>
          <w:b/>
          <w:bCs/>
          <w:sz w:val="32"/>
          <w:szCs w:val="32"/>
          <w:lang w:val="de-DE"/>
        </w:rPr>
        <w:t>THESIS PROPOSAL</w:t>
      </w:r>
    </w:p>
    <w:p w14:paraId="2538918E" w14:textId="77777777" w:rsidR="008F6FD9" w:rsidRPr="00A75C81" w:rsidRDefault="008F6FD9" w:rsidP="00171D13">
      <w:pPr>
        <w:pStyle w:val="BodyA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</w:p>
    <w:p w14:paraId="0634B5A1" w14:textId="7B49F2AD" w:rsidR="008F6FD9" w:rsidRPr="003C2BC0" w:rsidRDefault="00FE587A" w:rsidP="00171D13">
      <w:pPr>
        <w:pStyle w:val="BodyA"/>
        <w:widowControl w:val="0"/>
        <w:tabs>
          <w:tab w:val="left" w:pos="2268"/>
        </w:tabs>
        <w:spacing w:line="360" w:lineRule="auto"/>
        <w:ind w:left="2160" w:hanging="2160"/>
        <w:jc w:val="thaiDistribute"/>
        <w:rPr>
          <w:rFonts w:ascii="TH Sarabun New" w:eastAsia="TH Sarabun New" w:hAnsi="TH Sarabun New" w:cs="TH Sarabun New"/>
          <w:color w:val="FF0000"/>
          <w:sz w:val="32"/>
          <w:szCs w:val="32"/>
        </w:rPr>
      </w:pP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975686" w:rsidRPr="00975686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การพัฒนาระบบสืบค้นสารสนเทศข้ามภาษาสำหรับข้อมูลค่าการปล่อยก๊าซเรือนกระจก: กรณีศึกษาภาษาไทยและภาษาอังกฤษ</w:t>
      </w:r>
    </w:p>
    <w:p w14:paraId="2F288814" w14:textId="5BD2D5C9" w:rsidR="008F6FD9" w:rsidRPr="000566AF" w:rsidRDefault="00FE587A" w:rsidP="00A75C81">
      <w:pPr>
        <w:pStyle w:val="BodyA"/>
        <w:widowControl w:val="0"/>
        <w:tabs>
          <w:tab w:val="left" w:pos="2144"/>
          <w:tab w:val="left" w:pos="2268"/>
        </w:tabs>
        <w:ind w:left="2218" w:hanging="2218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อังกฤษ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 xml:space="preserve">)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  <w:t xml:space="preserve"> </w:t>
      </w:r>
      <w:r w:rsidR="00975686" w:rsidRPr="00975686">
        <w:rPr>
          <w:rFonts w:ascii="TH Sarabun New" w:hAnsi="TH Sarabun New"/>
          <w:color w:val="auto"/>
          <w:sz w:val="32"/>
          <w:szCs w:val="32"/>
        </w:rPr>
        <w:t>Development of a Cross-Lingual Information Retrieval System for Greenhouse Gas Emission Factors: A Case Study of Thai and English Languages</w:t>
      </w:r>
    </w:p>
    <w:p w14:paraId="40F92FA6" w14:textId="31F6DDF2" w:rsidR="008F6FD9" w:rsidRPr="00A75C81" w:rsidRDefault="00FE587A" w:rsidP="00A75C81">
      <w:pPr>
        <w:pStyle w:val="BodyA"/>
        <w:tabs>
          <w:tab w:val="left" w:pos="2268"/>
        </w:tabs>
        <w:spacing w:before="240"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เสนอโดย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นาย</w:t>
      </w:r>
      <w:r w:rsidR="00C33848">
        <w:rPr>
          <w:rFonts w:ascii="TH Sarabun New" w:hAnsi="TH Sarabun New" w:cs="TH Sarabun New" w:hint="cs"/>
          <w:sz w:val="32"/>
          <w:szCs w:val="32"/>
          <w:cs/>
        </w:rPr>
        <w:t>ณฐพจน์ หนูวงษ์</w:t>
      </w:r>
    </w:p>
    <w:p w14:paraId="32A5B89D" w14:textId="0F815CF1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รหัสนิสิต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</w:p>
    <w:p w14:paraId="1AA8398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หลักสูตร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ทยาศาสตรมหาบัณฑิต</w:t>
      </w:r>
    </w:p>
    <w:p w14:paraId="42B499E2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สาขา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 xml:space="preserve">วิทยาศาสตร์คอมพิวเตอร์ </w:t>
      </w:r>
      <w:r w:rsidRPr="00A75C81">
        <w:rPr>
          <w:rFonts w:ascii="TH Sarabun New" w:hAnsi="TH Sarabun New"/>
          <w:sz w:val="32"/>
          <w:szCs w:val="32"/>
        </w:rPr>
        <w:t>(</w:t>
      </w:r>
      <w:r w:rsidRPr="00A75C81">
        <w:rPr>
          <w:rFonts w:ascii="TH Sarabun New" w:hAnsi="TH Sarabun New" w:cs="TH Sarabun New"/>
          <w:sz w:val="32"/>
          <w:szCs w:val="32"/>
          <w:cs/>
        </w:rPr>
        <w:t>ภาคนอกเวลาราชการ</w:t>
      </w:r>
      <w:r w:rsidRPr="00A75C81">
        <w:rPr>
          <w:rFonts w:ascii="TH Sarabun New" w:hAnsi="TH Sarabun New"/>
          <w:sz w:val="32"/>
          <w:szCs w:val="32"/>
        </w:rPr>
        <w:t>)</w:t>
      </w:r>
    </w:p>
    <w:p w14:paraId="25804DC4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ค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คอมพิวเตอร์</w:t>
      </w:r>
    </w:p>
    <w:p w14:paraId="463429C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คณะ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ศาสตร์</w:t>
      </w:r>
    </w:p>
    <w:p w14:paraId="5A346FE4" w14:textId="11157648" w:rsidR="008F6FD9" w:rsidRPr="00402904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  <w:cs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ถานที่ติดต่อ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</w:rPr>
        <w:tab/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90/159</w:t>
      </w:r>
      <w:r w:rsidR="00A208DB"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 </w:t>
      </w:r>
      <w:r w:rsidR="00402904" w:rsidRPr="00402904">
        <w:rPr>
          <w:rFonts w:ascii="TH Sarabun New" w:hAnsi="TH Sarabun New" w:cs="TH Sarabun New"/>
          <w:color w:val="auto"/>
          <w:sz w:val="32"/>
          <w:szCs w:val="32"/>
          <w:cs/>
        </w:rPr>
        <w:t>ต.ลาดวาย อ.ลำลูกกา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 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ปทุมธานี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. 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2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5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0</w:t>
      </w:r>
    </w:p>
    <w:p w14:paraId="28B5768A" w14:textId="2C142D0E" w:rsidR="008F6FD9" w:rsidRPr="000566AF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โทรศัพท์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Pr="000566AF">
        <w:rPr>
          <w:rFonts w:ascii="TH Sarabun New" w:hAnsi="TH Sarabun New"/>
          <w:color w:val="auto"/>
          <w:sz w:val="32"/>
          <w:szCs w:val="32"/>
        </w:rPr>
        <w:t>0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94</w:t>
      </w:r>
      <w:r w:rsidR="0082572C" w:rsidRPr="000566AF">
        <w:rPr>
          <w:rFonts w:ascii="TH Sarabun New" w:hAnsi="TH Sarabun New"/>
          <w:color w:val="auto"/>
          <w:sz w:val="32"/>
          <w:szCs w:val="32"/>
        </w:rPr>
        <w:t>-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0768695</w:t>
      </w:r>
    </w:p>
    <w:p w14:paraId="54915782" w14:textId="0573B5EC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ีเมล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C33848"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  <w:r w:rsidRPr="00A75C81">
        <w:rPr>
          <w:rFonts w:ascii="TH Sarabun New" w:hAnsi="TH Sarabun New"/>
          <w:sz w:val="32"/>
          <w:szCs w:val="32"/>
        </w:rPr>
        <w:t>@student.chula.ac.th</w:t>
      </w:r>
    </w:p>
    <w:p w14:paraId="66D70C16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าจารย์ที่ปรึกษ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รศ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ดร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ญาใจ ลิ่มปิยะกรณ์</w:t>
      </w:r>
    </w:p>
    <w:p w14:paraId="7256D01A" w14:textId="29BA0699" w:rsidR="00402904" w:rsidRPr="00402904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TH Sarabun New"/>
          <w:color w:val="auto"/>
          <w:sz w:val="32"/>
          <w:szCs w:val="32"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คำสำคัญ 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402904">
        <w:rPr>
          <w:rFonts w:ascii="TH Sarabun New" w:hAnsi="TH Sarabun New"/>
          <w:color w:val="auto"/>
          <w:sz w:val="32"/>
          <w:szCs w:val="32"/>
        </w:rPr>
        <w:t xml:space="preserve"> </w:t>
      </w:r>
      <w:r w:rsidRPr="00402904">
        <w:rPr>
          <w:rFonts w:ascii="TH Sarabun New" w:hAnsi="TH Sarabun New"/>
          <w:color w:val="auto"/>
          <w:sz w:val="32"/>
          <w:szCs w:val="32"/>
        </w:rPr>
        <w:tab/>
      </w:r>
      <w:r w:rsidR="000566AF" w:rsidRPr="00402904">
        <w:rPr>
          <w:rFonts w:ascii="TH Sarabun New" w:hAnsi="TH Sarabun New" w:cs="TH Sarabun New" w:hint="cs"/>
          <w:color w:val="auto"/>
          <w:sz w:val="32"/>
          <w:szCs w:val="32"/>
          <w:cs/>
        </w:rPr>
        <w:t>บล็อกเชน</w:t>
      </w:r>
      <w:r w:rsidR="000566AF" w:rsidRPr="00402904">
        <w:rPr>
          <w:rFonts w:ascii="TH Sarabun New" w:hAnsi="TH Sarabun New" w:cs="TH Sarabun New"/>
          <w:color w:val="auto"/>
          <w:sz w:val="32"/>
          <w:szCs w:val="32"/>
        </w:rPr>
        <w:t xml:space="preserve">, </w:t>
      </w:r>
      <w:r w:rsidR="000566AF" w:rsidRPr="00402904">
        <w:rPr>
          <w:rFonts w:ascii="TH Sarabun New" w:hAnsi="TH Sarabun New" w:cs="TH Sarabun New" w:hint="cs"/>
          <w:color w:val="auto"/>
          <w:sz w:val="32"/>
          <w:szCs w:val="32"/>
          <w:cs/>
        </w:rPr>
        <w:t>สัญญาอัจฉริยะ</w:t>
      </w:r>
      <w:r w:rsidR="000566AF" w:rsidRPr="00402904">
        <w:rPr>
          <w:rFonts w:ascii="TH Sarabun New" w:hAnsi="TH Sarabun New" w:cs="TH Sarabun New"/>
          <w:color w:val="auto"/>
          <w:sz w:val="32"/>
          <w:szCs w:val="32"/>
        </w:rPr>
        <w:t xml:space="preserve">, </w:t>
      </w:r>
      <w:r w:rsidR="000566AF" w:rsidRPr="00402904">
        <w:rPr>
          <w:rFonts w:ascii="TH Sarabun New" w:hAnsi="TH Sarabun New" w:cs="TH Sarabun New" w:hint="cs"/>
          <w:color w:val="auto"/>
          <w:sz w:val="32"/>
          <w:szCs w:val="32"/>
          <w:cs/>
        </w:rPr>
        <w:t>การปล่อยก๊าซคาร์บอน</w:t>
      </w:r>
      <w:r w:rsidR="000566AF" w:rsidRPr="00402904">
        <w:rPr>
          <w:rFonts w:ascii="TH Sarabun New" w:hAnsi="TH Sarabun New" w:cs="TH Sarabun New"/>
          <w:color w:val="auto"/>
          <w:sz w:val="32"/>
          <w:szCs w:val="32"/>
        </w:rPr>
        <w:t xml:space="preserve">, </w:t>
      </w:r>
      <w:r w:rsidR="00402904" w:rsidRPr="00402904">
        <w:rPr>
          <w:rFonts w:ascii="TH Sarabun New" w:hAnsi="TH Sarabun New" w:cs="TH Sarabun New" w:hint="eastAsia"/>
          <w:color w:val="auto"/>
          <w:sz w:val="32"/>
          <w:szCs w:val="32"/>
          <w:cs/>
        </w:rPr>
        <w:t>ค่าสัมประสิทธิ์</w:t>
      </w:r>
      <w:r w:rsidR="00402904" w:rsidRPr="00402904">
        <w:rPr>
          <w:rFonts w:ascii="TH Sarabun New" w:hAnsi="TH Sarabun New" w:cs="TH Sarabun New"/>
          <w:color w:val="auto"/>
          <w:sz w:val="32"/>
          <w:szCs w:val="32"/>
        </w:rPr>
        <w:br/>
      </w:r>
      <w:r w:rsidR="00402904" w:rsidRPr="00402904">
        <w:rPr>
          <w:rFonts w:ascii="TH Sarabun New" w:hAnsi="TH Sarabun New" w:cs="TH Sarabun New" w:hint="eastAsia"/>
          <w:color w:val="auto"/>
          <w:sz w:val="32"/>
          <w:szCs w:val="32"/>
          <w:cs/>
        </w:rPr>
        <w:t>การปล่อยก๊าซเรือนกระจก</w:t>
      </w:r>
    </w:p>
    <w:p w14:paraId="50614A54" w14:textId="35AABE64" w:rsidR="008F6FD9" w:rsidRPr="00402904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TH Sarabun New"/>
          <w:color w:val="FF0000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คำสำคัญ </w:t>
      </w:r>
      <w:r w:rsidRPr="00A75C81">
        <w:rPr>
          <w:rFonts w:ascii="TH Sarabun New" w:hAnsi="TH Sarabun New"/>
          <w:b/>
          <w:bCs/>
          <w:sz w:val="32"/>
          <w:szCs w:val="32"/>
        </w:rPr>
        <w:t>(</w:t>
      </w: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ษาอังกฤษ</w:t>
      </w:r>
      <w:r w:rsidRPr="00A75C81">
        <w:rPr>
          <w:rFonts w:ascii="TH Sarabun New" w:hAnsi="TH Sarabun New"/>
          <w:b/>
          <w:bCs/>
          <w:sz w:val="32"/>
          <w:szCs w:val="32"/>
        </w:rPr>
        <w:t xml:space="preserve">) 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C33848">
        <w:rPr>
          <w:rFonts w:ascii="TH Sarabun New" w:hAnsi="TH Sarabun New"/>
          <w:sz w:val="32"/>
          <w:szCs w:val="32"/>
        </w:rPr>
        <w:t>blockchain, smart contracts, carbon emissions</w:t>
      </w:r>
      <w:r w:rsidR="000566AF">
        <w:rPr>
          <w:rFonts w:ascii="TH Sarabun New" w:hAnsi="TH Sarabun New" w:cs="Browallia New"/>
          <w:sz w:val="32"/>
          <w:szCs w:val="40"/>
        </w:rPr>
        <w:t xml:space="preserve">, </w:t>
      </w:r>
      <w:r w:rsidR="000566AF">
        <w:rPr>
          <w:rFonts w:ascii="TH Sarabun New" w:hAnsi="TH Sarabun New"/>
          <w:color w:val="auto"/>
          <w:sz w:val="32"/>
          <w:szCs w:val="32"/>
        </w:rPr>
        <w:t>e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 xml:space="preserve">mission </w:t>
      </w:r>
      <w:r w:rsidR="000566AF">
        <w:rPr>
          <w:rFonts w:ascii="TH Sarabun New" w:hAnsi="TH Sarabun New"/>
          <w:color w:val="auto"/>
          <w:sz w:val="32"/>
          <w:szCs w:val="32"/>
        </w:rPr>
        <w:t>f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actors</w:t>
      </w:r>
    </w:p>
    <w:p w14:paraId="3F6D5FC4" w14:textId="5FE8A1C4" w:rsidR="008F6FD9" w:rsidRDefault="00FE587A" w:rsidP="00171D13">
      <w:pPr>
        <w:pStyle w:val="BodyA"/>
        <w:widowControl w:val="0"/>
        <w:tabs>
          <w:tab w:val="left" w:pos="2268"/>
        </w:tabs>
        <w:spacing w:line="360" w:lineRule="auto"/>
        <w:jc w:val="thaiDistribute"/>
      </w:pPr>
      <w:r>
        <w:rPr>
          <w:rFonts w:ascii="Arial Unicode MS" w:hAnsi="Arial Unicode MS"/>
          <w:sz w:val="30"/>
          <w:szCs w:val="30"/>
        </w:rPr>
        <w:br w:type="page"/>
      </w:r>
      <w:r w:rsidR="00C61BB2">
        <w:rPr>
          <w:rFonts w:ascii="Arial Unicode MS" w:hAnsi="Arial Unicode MS"/>
          <w:sz w:val="30"/>
          <w:szCs w:val="30"/>
        </w:rPr>
        <w:lastRenderedPageBreak/>
        <w:t xml:space="preserve"> </w:t>
      </w:r>
    </w:p>
    <w:p w14:paraId="61FFC794" w14:textId="77777777" w:rsidR="008F6FD9" w:rsidRDefault="00FE587A" w:rsidP="00171D13">
      <w:pPr>
        <w:pStyle w:val="Pro"/>
        <w:tabs>
          <w:tab w:val="left" w:pos="1092"/>
          <w:tab w:val="center" w:pos="4459"/>
        </w:tabs>
        <w:spacing w:after="240"/>
        <w:jc w:val="thaiDistribute"/>
        <w:rPr>
          <w:rFonts w:ascii="TH Sarabun New" w:eastAsia="TH Sarabun New" w:hAnsi="TH Sarabun New" w:cs="TH Sarabun New"/>
          <w:sz w:val="30"/>
          <w:szCs w:val="30"/>
        </w:rPr>
      </w:pP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  <w:cs/>
        </w:rPr>
        <w:t>โครงร่างวิทยานิพนธ์</w:t>
      </w:r>
    </w:p>
    <w:p w14:paraId="2C986FC1" w14:textId="3D5BA700" w:rsidR="008F6FD9" w:rsidRPr="00F21138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color w:val="FF0000"/>
          <w:sz w:val="30"/>
          <w:szCs w:val="30"/>
        </w:rPr>
      </w:pPr>
      <w:r w:rsidRPr="0054113F">
        <w:rPr>
          <w:rFonts w:ascii="TH Sarabun New" w:hAnsi="TH Sarabun New" w:cs="TH Sarabun New"/>
          <w:color w:val="auto"/>
          <w:sz w:val="30"/>
          <w:szCs w:val="30"/>
          <w:cs/>
        </w:rPr>
        <w:t>ภาษาไทย</w:t>
      </w:r>
      <w:r w:rsidRPr="00F21138">
        <w:rPr>
          <w:rFonts w:ascii="TH Sarabun New" w:hAnsi="TH Sarabun New"/>
          <w:color w:val="FF0000"/>
          <w:sz w:val="30"/>
          <w:szCs w:val="30"/>
        </w:rPr>
        <w:tab/>
      </w:r>
      <w:r w:rsidR="00975686" w:rsidRPr="00975686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การพัฒนาระบบสืบค้นข้ามภาษาที่รองรับคำค้นไทย-อังกฤษ สำหรับข้อมูลค่าการปล่อยก๊าซเรือนกระจก</w:t>
      </w:r>
    </w:p>
    <w:p w14:paraId="6F0403AC" w14:textId="02C1F258" w:rsidR="008F6FD9" w:rsidRPr="00975686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auto"/>
          <w:sz w:val="30"/>
          <w:szCs w:val="30"/>
        </w:rPr>
      </w:pPr>
      <w:r>
        <w:rPr>
          <w:rFonts w:ascii="TH Sarabun New" w:hAnsi="TH Sarabun New" w:cs="TH Sarabun New"/>
          <w:sz w:val="30"/>
          <w:szCs w:val="30"/>
          <w:cs/>
        </w:rPr>
        <w:t>ภาษาอังกฤษ</w:t>
      </w:r>
      <w:r>
        <w:rPr>
          <w:rFonts w:ascii="TH Sarabun New" w:hAnsi="TH Sarabun New"/>
          <w:sz w:val="30"/>
          <w:szCs w:val="30"/>
        </w:rPr>
        <w:tab/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Development of a Cross-Lingual Information Retrieval System for Greenhouse Gas Emission Factors: A Case Study of Thai and English Languages</w:t>
      </w:r>
    </w:p>
    <w:p w14:paraId="080DBF0B" w14:textId="77777777" w:rsidR="008F6FD9" w:rsidRDefault="008F6FD9" w:rsidP="00171D13">
      <w:pPr>
        <w:pStyle w:val="Pro"/>
        <w:ind w:left="360"/>
        <w:jc w:val="thaiDistribute"/>
        <w:rPr>
          <w:rFonts w:ascii="TH Sarabun New" w:eastAsia="TH Sarabun New" w:hAnsi="TH Sarabun New" w:cs="TH Sarabun New"/>
          <w:sz w:val="30"/>
          <w:szCs w:val="30"/>
        </w:rPr>
      </w:pPr>
    </w:p>
    <w:p w14:paraId="1266CFA8" w14:textId="77777777" w:rsidR="008F6FD9" w:rsidRPr="00FC18E7" w:rsidRDefault="00FE587A" w:rsidP="00171D13">
      <w:pPr>
        <w:pStyle w:val="Pro"/>
        <w:numPr>
          <w:ilvl w:val="0"/>
          <w:numId w:val="2"/>
        </w:numPr>
        <w:spacing w:after="100"/>
        <w:jc w:val="thaiDistribute"/>
        <w:rPr>
          <w:rFonts w:ascii="TH Sarabun New" w:hAnsi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ที่มาและความสำคัญของปัญหา</w:t>
      </w:r>
      <w:r w:rsidRPr="00FC18E7">
        <w:rPr>
          <w:rFonts w:ascii="TH Sarabun New" w:hAnsi="TH Sarabun New"/>
          <w:b w:val="0"/>
          <w:bCs w:val="0"/>
          <w:sz w:val="32"/>
          <w:szCs w:val="32"/>
        </w:rPr>
        <w:t xml:space="preserve"> </w:t>
      </w:r>
    </w:p>
    <w:p w14:paraId="31A1E765" w14:textId="0138741A" w:rsidR="003C2BC0" w:rsidRPr="003C2BC0" w:rsidRDefault="003C2BC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ปัญหาการเปลี่ยนแปลงสภาพภูมิอากาศ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limate Change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มีสาเหตุหลักมาจาก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Greenhouse Gases: GHG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ู่ชั้นบรรยากาศในปริมาณมากและต่อเนื่อง ซึ่งส่งผลกระทบเป็นวงกว้างต่อระบบนิเวศ สภาพภูมิอากาศ ความหลากหลายทางชีวภาพ รวมถึงคุณภาพชีวิตของผู้คนทั้งในระดับท้องถิ่นและระดับโลก ดังนั้นการติดตามและบริหารจัดการข้อมูลการปล่อยก๊าซเรือนกระจกอย่างมีประสิทธิภาพจึงเป็นเรื่องจำเป็นอย่างยิ่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ประเทศไทย หน่วยงานหลักที่ทำหน้าที่เก็บรวบรวม จัดทำข้อมูล และเผยแพร่ข้อมูลที่เกี่ยวข้องกับก๊าซเรือนกระจก ได้แก่ องค์การบริหารจัดการก๊าซเรือนกระจก (องค์การมหาชน) หรือ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(Thailand Greenhouse Gas Management Organization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ซึ่งเป็นหน่วยงานสำคัญภายใต้การกำกับดูแลของกระทรวงทรัพยากรธรรมชาติและสิ่งแวดล้อม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ัดทำฐานข้อมูลและรายงานที่เกี่ยวข้องกับการปล่อยก๊าซเรือนกระจกครอบคลุมหลากหลายภาคส่วน อาทิ ภาคอุตสาหกรรม ภาคพลังงาน เกษตรกรรม และชุมชน รวมถึงข้อมูลการประเมินและคำนวณ 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Emission Factors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โดยอ้างอิงจากมาตรฐานสากลและแนวทาง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>IPCC (Intergovernmental Panel on Climate Change)</w:t>
      </w:r>
    </w:p>
    <w:p w14:paraId="486CD87B" w14:textId="5FC7BB08" w:rsidR="003C2BC0" w:rsidRPr="003C2BC0" w:rsidRDefault="003C2BC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ย่างไรก็ตาม แม้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ะเผยแพร่ข้อมูลในหลายรูปแบบ เช่น เอกสารรายงาน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PDF),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ฐานข้อมูลออนไลน์ และไฟล์อิเล็กทรอนิกส์ต่าง ๆ แต่ยังขาดระบบสืบค้นที่สามารถตอบสนองต่อคำค้นได้อย่างครอบคลุมและ “ข้ามภาษา”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กล่าวคือ ผู้ใช้งานบางส่วนถนัดใช้คำค้นภาษาไทย แต่อีกบางส่วนถนัดใช้คำค้นภาษาอังกฤษ นอกจากนี้ในเนื้อหาขอ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เองก็อาจผสมผสานระหว่างศัพท์เทคนิคภาษาอังกฤษ (เช่น ชื่อสารเคมีหรือกระบวนการผลิต) กับคำอธิบายภาษาไทย ทำให้การค้นหาแบบปกติที่จำกัดเฉพาะภาษาใดภาษาหนึ่ง อาจได้ผลลัพธ์ไม่ครบถ้วนหรือขาดความแม่นย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ด้วยเหตุนี้ การพัฒนาระบบสืบค้นแบบ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ข้อมูลค่าการปล่อยก๊าซเรือนกระจก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ึงมีความสำคัญอย่างยิ่ง เพื่ออำนวยความสะดวกแก่ผู้ใช้งานที่มีพื้นฐานต่างกัน ทั้งผู้เชี่ยวชาญด้านสิ่งแวดล้อม นโยบาย นักวิจัย อาจารย์ และนักศึกษา ที่ต้องการเข้าถึ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Emission Factors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รวดเร็วและครอบคลุมทุกแง่มุม ไม่ถูกจำกัดด้วยภาษา ระบบสืบค้นดังกล่าวจะช่วยลดอุปสรรคในการสืบค้นข้อมูลทางเทคนิค ตลอดจนเพิ่มศักยภาพในการวิเคราะห์หรือตัดสินใจเชิงนโยบายเกี่ยวกับการลดและบริหารจัดการก๊าซเรือนกระจกในอนาคต</w:t>
      </w:r>
    </w:p>
    <w:p w14:paraId="45B384DC" w14:textId="12B9D4AE" w:rsidR="00185650" w:rsidRPr="00965AB3" w:rsidRDefault="003C2BC0" w:rsidP="003C2BC0">
      <w:pPr>
        <w:ind w:firstLine="720"/>
        <w:jc w:val="thaiDistribute"/>
        <w:rPr>
          <w:rFonts w:ascii="TH Sarabun New" w:hAnsi="TH Sarabun New" w:cs="TH Sarabun New"/>
          <w:color w:val="000000"/>
          <w:sz w:val="32"/>
          <w:szCs w:val="32"/>
          <w:u w:color="000000"/>
          <w:lang w:bidi="th-TH"/>
          <w14:textOutline w14:w="12700" w14:cap="flat" w14:cmpd="sng" w14:algn="ctr">
            <w14:noFill/>
            <w14:prstDash w14:val="solid"/>
            <w14:miter w14:lim="400000"/>
          </w14:textOutline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lastRenderedPageBreak/>
        <w:t xml:space="preserve">นอกจากนี้ ยังถือเป็นการยกระดับฐานข้อมูล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ให้ก้าวหน้าขึ้น ทั้งในเชิงคุณภาพ (คุณภาพของผลการค้นหา) และในเชิงประสิทธิภาพ (ความรวดเร็วในการเรียกดู) รวมถึงอาจต่อยอดไปสู่การแลกเปลี่ยนข้อมูลกับหน่วยงานต่างประเทศได้อย่างสอดคล้อง หากโครงสร้างการจัดการข้อมูลรองรับการค้นหาและการแสดงผลที่เป็นสากล การดำเนินโครงการวิจัยนี้จึงมีความสำคัญในการสร้างกลไกการเข้าถึงข้อมูลที่สะดวก ครอบคลุม และขยายโอกาสให้ทุกภาคส่วนสามารถใช้ข้อมูลดังกล่าวได้อย่างเต็มศักยภาพ อันจะเป็นพื้นฐานสำคัญของความร่วมมือในการรับมือกับปัญหาการเปลี่ยนแปลงสภาพภูมิอากาศในอนาคต</w:t>
      </w:r>
      <w:r w:rsidR="00965AB3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578A5DF" w14:textId="77777777" w:rsidR="008F6FD9" w:rsidRPr="00FC18E7" w:rsidRDefault="00FE587A" w:rsidP="00171D13">
      <w:pPr>
        <w:pStyle w:val="Pro"/>
        <w:numPr>
          <w:ilvl w:val="0"/>
          <w:numId w:val="3"/>
        </w:numPr>
        <w:spacing w:after="10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ทฤษฎีที่เกี่ยวข้อง</w:t>
      </w:r>
    </w:p>
    <w:p w14:paraId="766692EB" w14:textId="18AC30B9" w:rsidR="0006704F" w:rsidRPr="0097091E" w:rsidRDefault="0006704F" w:rsidP="0097091E">
      <w:pPr>
        <w:pStyle w:val="ListParagraph"/>
        <w:numPr>
          <w:ilvl w:val="1"/>
          <w:numId w:val="36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ทฤษฎีการสืบค้นข้อมูล (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Information Retrieval Theory)</w:t>
      </w:r>
    </w:p>
    <w:p w14:paraId="51E9064B" w14:textId="5807CF8D" w:rsidR="0006704F" w:rsidRPr="0097091E" w:rsidRDefault="0097091E" w:rsidP="0097091E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proofErr w:type="gramStart"/>
      <w:r>
        <w:rPr>
          <w:rFonts w:ascii="TH Sarabun New" w:hAnsi="TH Sarabun New" w:cs="TH Sarabun New"/>
          <w:b/>
          <w:bCs/>
          <w:sz w:val="32"/>
          <w:szCs w:val="32"/>
        </w:rPr>
        <w:t xml:space="preserve">2.1.1 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>แนวคิดพื้นฐานของ</w:t>
      </w:r>
      <w:proofErr w:type="gramEnd"/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</w:rPr>
        <w:t>IR</w:t>
      </w:r>
    </w:p>
    <w:p w14:paraId="352006FF" w14:textId="77777777" w:rsidR="0006704F" w:rsidRDefault="0006704F" w:rsidP="0006704F">
      <w:pPr>
        <w:pStyle w:val="ListParagraph"/>
        <w:ind w:left="1440"/>
        <w:jc w:val="thaiDistribute"/>
        <w:rPr>
          <w:rFonts w:ascii="TH Sarabun New" w:hAnsi="TH Sarabun New" w:cs="TH Sarabun New"/>
          <w:sz w:val="32"/>
          <w:szCs w:val="32"/>
        </w:rPr>
      </w:pPr>
      <w:r w:rsidRPr="0006704F">
        <w:rPr>
          <w:rFonts w:ascii="TH Sarabun New" w:hAnsi="TH Sarabun New" w:cs="TH Sarabun New"/>
          <w:sz w:val="32"/>
          <w:szCs w:val="32"/>
        </w:rPr>
        <w:t>•</w:t>
      </w:r>
      <w:r w:rsidRPr="0006704F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</w:rPr>
        <w:t xml:space="preserve">Boolean Model: </w:t>
      </w:r>
      <w:r w:rsidRPr="0006704F">
        <w:rPr>
          <w:rFonts w:ascii="TH Sarabun New" w:hAnsi="TH Sarabun New" w:cs="TH Sarabun New"/>
          <w:sz w:val="32"/>
          <w:szCs w:val="32"/>
          <w:cs/>
        </w:rPr>
        <w:t>ใช้ตัวดำเนินการ (</w:t>
      </w:r>
      <w:r w:rsidRPr="0006704F">
        <w:rPr>
          <w:rFonts w:ascii="TH Sarabun New" w:hAnsi="TH Sarabun New" w:cs="TH Sarabun New"/>
          <w:sz w:val="32"/>
          <w:szCs w:val="32"/>
        </w:rPr>
        <w:t xml:space="preserve">Operators) </w:t>
      </w:r>
      <w:r w:rsidRPr="0006704F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06704F">
        <w:rPr>
          <w:rFonts w:ascii="TH Sarabun New" w:hAnsi="TH Sarabun New" w:cs="TH Sarabun New"/>
          <w:sz w:val="32"/>
          <w:szCs w:val="32"/>
        </w:rPr>
        <w:t xml:space="preserve">AND, OR, NOT </w:t>
      </w:r>
      <w:r w:rsidRPr="0006704F">
        <w:rPr>
          <w:rFonts w:ascii="TH Sarabun New" w:hAnsi="TH Sarabun New" w:cs="TH Sarabun New"/>
          <w:sz w:val="32"/>
          <w:szCs w:val="32"/>
          <w:cs/>
        </w:rPr>
        <w:t>ในการกำหนดเงื่อนไขค้นหา เอกสารที่ตรงตามเงื่อนไขทั้งหมดจะถูกดึงขึ้นมาแบบ “ตรง-ไม่ตรง” (</w:t>
      </w:r>
      <w:r w:rsidRPr="0006704F">
        <w:rPr>
          <w:rFonts w:ascii="TH Sarabun New" w:hAnsi="TH Sarabun New" w:cs="TH Sarabun New"/>
          <w:sz w:val="32"/>
          <w:szCs w:val="32"/>
        </w:rPr>
        <w:t xml:space="preserve">exact match) </w:t>
      </w:r>
      <w:r w:rsidRPr="0006704F">
        <w:rPr>
          <w:rFonts w:ascii="TH Sarabun New" w:hAnsi="TH Sarabun New" w:cs="TH Sarabun New"/>
          <w:sz w:val="32"/>
          <w:szCs w:val="32"/>
          <w:cs/>
        </w:rPr>
        <w:t>แต่ขาดการจัดอันดับตามความเกี่ยวข้อง</w:t>
      </w:r>
    </w:p>
    <w:p w14:paraId="30B4B96F" w14:textId="77777777" w:rsidR="0006704F" w:rsidRDefault="0006704F" w:rsidP="0006704F">
      <w:pPr>
        <w:pStyle w:val="ListParagraph"/>
        <w:ind w:left="144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</w:rPr>
        <w:t xml:space="preserve">Vector Space Model: </w:t>
      </w:r>
      <w:r w:rsidRPr="0006704F">
        <w:rPr>
          <w:rFonts w:ascii="TH Sarabun New" w:hAnsi="TH Sarabun New" w:cs="TH Sarabun New"/>
          <w:sz w:val="32"/>
          <w:szCs w:val="32"/>
          <w:cs/>
        </w:rPr>
        <w:t>แทนเอกสารและคำค้นเป็นเวกเตอร์ในมิติของคำ (</w:t>
      </w:r>
      <w:r w:rsidRPr="0006704F">
        <w:rPr>
          <w:rFonts w:ascii="TH Sarabun New" w:hAnsi="TH Sarabun New" w:cs="TH Sarabun New"/>
          <w:sz w:val="32"/>
          <w:szCs w:val="32"/>
        </w:rPr>
        <w:t xml:space="preserve">Term Dimension) </w:t>
      </w:r>
      <w:r w:rsidRPr="0006704F">
        <w:rPr>
          <w:rFonts w:ascii="TH Sarabun New" w:hAnsi="TH Sarabun New" w:cs="TH Sarabun New"/>
          <w:sz w:val="32"/>
          <w:szCs w:val="32"/>
          <w:cs/>
        </w:rPr>
        <w:t>แล้วคำนวณความคล้ายคลึง (</w:t>
      </w:r>
      <w:r w:rsidRPr="0006704F">
        <w:rPr>
          <w:rFonts w:ascii="TH Sarabun New" w:hAnsi="TH Sarabun New" w:cs="TH Sarabun New"/>
          <w:sz w:val="32"/>
          <w:szCs w:val="32"/>
        </w:rPr>
        <w:t xml:space="preserve">Cosine Similarity) </w:t>
      </w:r>
      <w:r w:rsidRPr="0006704F">
        <w:rPr>
          <w:rFonts w:ascii="TH Sarabun New" w:hAnsi="TH Sarabun New" w:cs="TH Sarabun New"/>
          <w:sz w:val="32"/>
          <w:szCs w:val="32"/>
          <w:cs/>
        </w:rPr>
        <w:t>เพื่อจัดอันดับเอกสารตามความเกี่ยวข้องกับคำค้น</w:t>
      </w:r>
    </w:p>
    <w:p w14:paraId="4DEE9CD8" w14:textId="4DB17BAC" w:rsidR="0006704F" w:rsidRPr="0006704F" w:rsidRDefault="0006704F" w:rsidP="0006704F">
      <w:pPr>
        <w:pStyle w:val="ListParagraph"/>
        <w:ind w:left="144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</w:rPr>
        <w:t>Probabilistic Models (</w:t>
      </w:r>
      <w:r w:rsidRPr="0006704F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06704F">
        <w:rPr>
          <w:rFonts w:ascii="TH Sarabun New" w:hAnsi="TH Sarabun New" w:cs="TH Sarabun New"/>
          <w:sz w:val="32"/>
          <w:szCs w:val="32"/>
        </w:rPr>
        <w:t xml:space="preserve">BM25): </w:t>
      </w:r>
      <w:r w:rsidRPr="0006704F">
        <w:rPr>
          <w:rFonts w:ascii="TH Sarabun New" w:hAnsi="TH Sarabun New" w:cs="TH Sarabun New"/>
          <w:sz w:val="32"/>
          <w:szCs w:val="32"/>
          <w:cs/>
        </w:rPr>
        <w:t>ประเมินความน่าจะเป็นที่เอกสารจะเกี่ยวข้องกับคำค้น โดยนำปัจจัยต่าง ๆ เช่น ความถี่ของคำ (</w:t>
      </w:r>
      <w:r w:rsidRPr="0006704F">
        <w:rPr>
          <w:rFonts w:ascii="TH Sarabun New" w:hAnsi="TH Sarabun New" w:cs="TH Sarabun New"/>
          <w:sz w:val="32"/>
          <w:szCs w:val="32"/>
        </w:rPr>
        <w:t xml:space="preserve">TF), </w:t>
      </w:r>
      <w:r w:rsidRPr="0006704F">
        <w:rPr>
          <w:rFonts w:ascii="TH Sarabun New" w:hAnsi="TH Sarabun New" w:cs="TH Sarabun New"/>
          <w:sz w:val="32"/>
          <w:szCs w:val="32"/>
          <w:cs/>
        </w:rPr>
        <w:t>ความถี่ในคอร์ปัส (</w:t>
      </w:r>
      <w:r w:rsidRPr="0006704F">
        <w:rPr>
          <w:rFonts w:ascii="TH Sarabun New" w:hAnsi="TH Sarabun New" w:cs="TH Sarabun New"/>
          <w:sz w:val="32"/>
          <w:szCs w:val="32"/>
        </w:rPr>
        <w:t xml:space="preserve">IDF), </w:t>
      </w:r>
      <w:r>
        <w:rPr>
          <w:rFonts w:ascii="TH Sarabun New" w:hAnsi="TH Sarabun New" w:cs="TH Sarabun New"/>
          <w:sz w:val="32"/>
          <w:szCs w:val="32"/>
          <w:cs/>
        </w:rPr>
        <w:br/>
      </w:r>
      <w:r w:rsidRPr="0006704F">
        <w:rPr>
          <w:rFonts w:ascii="TH Sarabun New" w:hAnsi="TH Sarabun New" w:cs="TH Sarabun New"/>
          <w:sz w:val="32"/>
          <w:szCs w:val="32"/>
          <w:cs/>
        </w:rPr>
        <w:t>และการปรับสเกลตามความยาวเอกสาร (</w:t>
      </w:r>
      <w:r w:rsidRPr="0006704F">
        <w:rPr>
          <w:rFonts w:ascii="TH Sarabun New" w:hAnsi="TH Sarabun New" w:cs="TH Sarabun New"/>
          <w:sz w:val="32"/>
          <w:szCs w:val="32"/>
        </w:rPr>
        <w:t xml:space="preserve">Document Length) </w:t>
      </w:r>
      <w:r w:rsidRPr="0006704F">
        <w:rPr>
          <w:rFonts w:ascii="TH Sarabun New" w:hAnsi="TH Sarabun New" w:cs="TH Sarabun New"/>
          <w:sz w:val="32"/>
          <w:szCs w:val="32"/>
          <w:cs/>
        </w:rPr>
        <w:t>มาประกอบ</w:t>
      </w:r>
    </w:p>
    <w:p w14:paraId="5603F76A" w14:textId="4E58D593" w:rsidR="0006704F" w:rsidRPr="0006704F" w:rsidRDefault="0006704F" w:rsidP="0006704F">
      <w:pPr>
        <w:pStyle w:val="ListParagraph"/>
        <w:numPr>
          <w:ilvl w:val="2"/>
          <w:numId w:val="28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</w:rPr>
        <w:t>การวัดประสิทธิภาพ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06704F">
        <w:rPr>
          <w:rFonts w:ascii="TH Sarabun New" w:hAnsi="TH Sarabun New" w:cs="TH Sarabun New"/>
          <w:b/>
          <w:bCs/>
          <w:sz w:val="32"/>
          <w:szCs w:val="32"/>
        </w:rPr>
        <w:t>Evaluation Metrics)</w:t>
      </w:r>
    </w:p>
    <w:p w14:paraId="71377B64" w14:textId="22AF80D0" w:rsidR="0006704F" w:rsidRPr="0006704F" w:rsidRDefault="0006704F" w:rsidP="0006704F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Precision: </w:t>
      </w:r>
      <w:r w:rsidRPr="0006704F">
        <w:rPr>
          <w:rFonts w:ascii="TH Sarabun New" w:hAnsi="TH Sarabun New" w:cs="TH Sarabun New"/>
          <w:sz w:val="32"/>
          <w:szCs w:val="32"/>
          <w:cs/>
          <w:lang w:bidi="th-TH"/>
        </w:rPr>
        <w:t>ร้อยละของเอกสารที่ดึงมาแล้วเกี่ยวข้องกับ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ที่</w:t>
      </w:r>
      <w:r w:rsidRPr="0006704F">
        <w:rPr>
          <w:rFonts w:ascii="TH Sarabun New" w:hAnsi="TH Sarabun New" w:cs="TH Sarabun New"/>
          <w:sz w:val="32"/>
          <w:szCs w:val="32"/>
          <w:cs/>
          <w:lang w:bidi="th-TH"/>
        </w:rPr>
        <w:t>ค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า</w:t>
      </w:r>
    </w:p>
    <w:p w14:paraId="78859C04" w14:textId="1A55191F" w:rsidR="0006704F" w:rsidRPr="0006704F" w:rsidRDefault="0006704F" w:rsidP="0006704F">
      <w:pPr>
        <w:ind w:left="14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Recall: </w:t>
      </w:r>
      <w:r w:rsidRPr="0006704F">
        <w:rPr>
          <w:rFonts w:ascii="TH Sarabun New" w:hAnsi="TH Sarabun New" w:cs="TH Sarabun New"/>
          <w:sz w:val="32"/>
          <w:szCs w:val="32"/>
          <w:cs/>
          <w:lang w:bidi="th-TH"/>
        </w:rPr>
        <w:t>ร้อยละของเอกสารที่เกี่ยวข้องทั้งหมดที่ถูกดึงมาได้</w:t>
      </w:r>
    </w:p>
    <w:p w14:paraId="38BF4CD9" w14:textId="401342EB" w:rsidR="0006704F" w:rsidRPr="0006704F" w:rsidRDefault="0006704F" w:rsidP="0006704F">
      <w:pPr>
        <w:ind w:left="14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F-Measure (F1 Score): </w:t>
      </w:r>
      <w:r w:rsidRPr="0006704F">
        <w:rPr>
          <w:rFonts w:ascii="TH Sarabun New" w:hAnsi="TH Sarabun New" w:cs="TH Sarabun New"/>
          <w:sz w:val="32"/>
          <w:szCs w:val="32"/>
          <w:cs/>
          <w:lang w:bidi="th-TH"/>
        </w:rPr>
        <w:t xml:space="preserve">ค่ากลางเชิงเรขาคณิตของ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Pr="0006704F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Recall</w:t>
      </w:r>
    </w:p>
    <w:p w14:paraId="1DF4035D" w14:textId="273F249C" w:rsidR="0006704F" w:rsidRPr="0006704F" w:rsidRDefault="0006704F" w:rsidP="0006704F">
      <w:pPr>
        <w:ind w:left="14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Mean Average Precision (MAP), Mean Reciprocal Rank (MRR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cs/>
          <w:lang w:bidi="th-TH"/>
        </w:rPr>
        <w:t>มาตรวัดภาพรวมของการจัดอันดับผลลัพธ์</w:t>
      </w:r>
    </w:p>
    <w:p w14:paraId="4D569A6A" w14:textId="256CBB04" w:rsidR="0006704F" w:rsidRDefault="0006704F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2 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การสืบค้นข้อมูลข้ามภาษา (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Cross-lingual Information Retrieval: CLIR)</w:t>
      </w:r>
      <w:r w:rsidR="003E7F74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Levow&lt;/Author&gt;&lt;Year&gt;2005&lt;/Year&gt;&lt;RecNum&gt;11&lt;/RecNum&gt;&lt;DisplayText&gt;[1]&lt;/DisplayText&gt;&lt;record&gt;&lt;rec-number&gt;11&lt;/rec-number&gt;&lt;foreign-keys&gt;&lt;key app="EN" db-id="9szrpf9vozp2ere990950wfd5zvtr5f5900z" timestamp="1735925072"&gt;11&lt;/key&gt;&lt;/foreign-keys&gt;&lt;ref-type name="Journal Article"&gt;17&lt;/ref-type&gt;&lt;contributors&gt;&lt;authors&gt;&lt;author&gt;Levow, Gina-Anne&lt;/author&gt;&lt;author&gt;Oard, Douglas W&lt;/author&gt;&lt;author&gt;Resnik, Philip&lt;/author&gt;&lt;/authors&gt;&lt;/contributors&gt;&lt;titles&gt;&lt;title&gt;Dictionary-based techniques for cross-language information retrieval&lt;/title&gt;&lt;secondary-title&gt;Information processing &amp;amp; management&lt;/secondary-title&gt;&lt;/titles&gt;&lt;periodical&gt;&lt;full-title&gt;Information processing &amp;amp; management&lt;/full-title&gt;&lt;/periodical&gt;&lt;pages&gt;523-547&lt;/pages&gt;&lt;volume&gt;41&lt;/volume&gt;&lt;number&gt;3&lt;/number&gt;&lt;dates&gt;&lt;year&gt;2005&lt;/year&gt;&lt;/dates&gt;&lt;isbn&gt;0306-4573&lt;/isbn&gt;&lt;urls&gt;&lt;/urls&gt;&lt;/record&gt;&lt;/Cite&gt;&lt;/EndNote&gt;</w:instrTex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337D20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]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38233A1D" w14:textId="1B4F03D0" w:rsidR="00A76F46" w:rsidRDefault="00A76F46" w:rsidP="0006704F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โดยทั่วไป ระบบสืบค้นจะสมมติให้คำค้น (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ละเนื้อหาเอกสารเป็นภาษาเดียวกัน แต่ในกรณี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1767E8">
        <w:rPr>
          <w:rFonts w:ascii="TH Sarabun New" w:hAnsi="TH Sarabun New" w:cs="TH Sarabun New"/>
          <w:sz w:val="32"/>
          <w:szCs w:val="32"/>
          <w:lang w:bidi="th-TH"/>
        </w:rPr>
        <w:t>Cross-lingual IR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จะเกิดสถานการณ์ที่ผู้ใช้พิมพ์คำค้นเป็นภาษาไทยแต่ต้องการค้นหาเอกสารที่อาจเป็นภาษาอังกฤษหรือทั้งสองภาษาไทย/อังกฤษ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เพื่อให้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CLIR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ทำงานได้อย่างมีประสิทธิภาพ ต้องมีกลไกเชื่อมโยงระหว่างภาษาไทยกับ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>ภาษาอังกฤษ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ซึ่งมี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นวทางหลักที่สำคัญ ได้แก่</w:t>
      </w:r>
    </w:p>
    <w:p w14:paraId="1551C93B" w14:textId="0D74DD72" w:rsidR="001767E8" w:rsidRDefault="0006704F" w:rsidP="001767E8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2.1 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-based (Dictionary-based) </w:t>
      </w:r>
    </w:p>
    <w:p w14:paraId="4D984715" w14:textId="7BAB1423" w:rsidR="00E348A3" w:rsidRDefault="0006704F" w:rsidP="001767E8">
      <w:pPr>
        <w:ind w:left="720"/>
        <w:jc w:val="thaiDistribute"/>
        <w:rPr>
          <w:rFonts w:ascii="TH Sarabun New" w:hAnsi="TH Sarabun New" w:cs="TH Sarabun New"/>
          <w:sz w:val="32"/>
          <w:szCs w:val="32"/>
        </w:rPr>
      </w:pPr>
      <w:r w:rsidRPr="0006704F">
        <w:rPr>
          <w:rFonts w:ascii="TH Sarabun New" w:hAnsi="TH Sarabun New" w:cs="TH Sarabun New"/>
          <w:sz w:val="32"/>
          <w:szCs w:val="32"/>
          <w:cs/>
        </w:rPr>
        <w:t>ใช้คลังคำศัพท์คู่ (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Bilingual Dictionary) </w:t>
      </w:r>
      <w:r w:rsidRPr="0006704F">
        <w:rPr>
          <w:rFonts w:ascii="TH Sarabun New" w:hAnsi="TH Sarabun New" w:cs="TH Sarabun New"/>
          <w:sz w:val="32"/>
          <w:szCs w:val="32"/>
          <w:cs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Synonym List </w:t>
      </w:r>
      <w:r w:rsidRPr="0006704F">
        <w:rPr>
          <w:rFonts w:ascii="TH Sarabun New" w:hAnsi="TH Sarabun New" w:cs="TH Sarabun New"/>
          <w:sz w:val="32"/>
          <w:szCs w:val="32"/>
          <w:cs/>
        </w:rPr>
        <w:t>ที่จับคู่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cs/>
        </w:rPr>
        <w:t>วลีสำคัญในภาษาไทยและภาษาอังกฤษไว้ล่วงหน้า</w:t>
      </w:r>
      <w:r w:rsid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ขั้นตอนการ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Tokenization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และ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Indexing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Search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ระบบจะขยายคำ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 Expansion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ห้ครอบคลุมคำเหมือน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Synonym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อีกภาษา ยกตัวอย่างเช่น หากผู้ใช้พิมพ์ “ก๊าซเรือนกระจก” ระบบจะสืบค้น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ases greenhouse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หรือ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reenhouse gas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ไปด้วย</w:t>
      </w:r>
    </w:p>
    <w:p w14:paraId="7771D641" w14:textId="77777777" w:rsidR="001767E8" w:rsidRDefault="001767E8" w:rsidP="001767E8">
      <w:pPr>
        <w:ind w:left="720"/>
        <w:jc w:val="thaiDistribute"/>
        <w:rPr>
          <w:rFonts w:ascii="TH Sarabun New" w:hAnsi="TH Sarabun New" w:cs="TH Sarabun New"/>
          <w:sz w:val="32"/>
          <w:szCs w:val="32"/>
        </w:rPr>
      </w:pPr>
    </w:p>
    <w:p w14:paraId="50434E04" w14:textId="77777777" w:rsidR="001767E8" w:rsidRDefault="001767E8" w:rsidP="001767E8">
      <w:pPr>
        <w:ind w:left="720"/>
        <w:jc w:val="thaiDistribute"/>
        <w:rPr>
          <w:rFonts w:ascii="TH Sarabun New" w:hAnsi="TH Sarabun New" w:cs="TH Sarabun New"/>
          <w:sz w:val="32"/>
          <w:szCs w:val="32"/>
        </w:rPr>
      </w:pPr>
    </w:p>
    <w:p w14:paraId="57389FDF" w14:textId="77777777" w:rsidR="001767E8" w:rsidRDefault="001767E8" w:rsidP="001767E8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8E4C1FE" w14:textId="57602705" w:rsidR="001767E8" w:rsidRDefault="008A3C58" w:rsidP="001767E8">
      <w:pPr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>2.2</w:t>
      </w:r>
      <w:r w:rsidR="001767E8">
        <w:rPr>
          <w:rFonts w:ascii="TH Sarabun New" w:hAnsi="TH Sarabun New" w:cs="TH Sarabun New"/>
          <w:b/>
          <w:bCs/>
          <w:sz w:val="32"/>
          <w:szCs w:val="32"/>
          <w:lang w:bidi="th-TH"/>
        </w:rPr>
        <w:t>.2</w:t>
      </w: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b/>
          <w:bCs/>
          <w:sz w:val="32"/>
          <w:szCs w:val="32"/>
        </w:rPr>
        <w:t>Embedding-based (Neural / Vector-based)</w:t>
      </w:r>
    </w:p>
    <w:p w14:paraId="1792161B" w14:textId="5C754C23" w:rsidR="001767E8" w:rsidRDefault="001767E8" w:rsidP="001767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ใ</w:t>
      </w:r>
      <w:r w:rsidRPr="001767E8">
        <w:rPr>
          <w:rFonts w:ascii="TH Sarabun New" w:hAnsi="TH Sarabun New" w:cs="TH Sarabun New"/>
          <w:sz w:val="32"/>
          <w:szCs w:val="32"/>
          <w:cs/>
        </w:rPr>
        <w:t>ช้โมเดลประมวลผลภาษาธรรมชาติ (</w:t>
      </w:r>
      <w:r w:rsidRPr="001767E8">
        <w:rPr>
          <w:rFonts w:ascii="TH Sarabun New" w:hAnsi="TH Sarabun New" w:cs="TH Sarabun New"/>
          <w:sz w:val="32"/>
          <w:szCs w:val="32"/>
        </w:rPr>
        <w:t xml:space="preserve">NLP) </w:t>
      </w:r>
      <w:r w:rsidRPr="001767E8">
        <w:rPr>
          <w:rFonts w:ascii="TH Sarabun New" w:hAnsi="TH Sarabun New" w:cs="TH Sarabun New"/>
          <w:sz w:val="32"/>
          <w:szCs w:val="32"/>
          <w:cs/>
        </w:rPr>
        <w:t>แบบหลายภาษา (</w:t>
      </w:r>
      <w:r w:rsidRPr="001767E8">
        <w:rPr>
          <w:rFonts w:ascii="TH Sarabun New" w:hAnsi="TH Sarabun New" w:cs="TH Sarabun New"/>
          <w:sz w:val="32"/>
          <w:szCs w:val="32"/>
        </w:rPr>
        <w:t xml:space="preserve">Multilingual) </w:t>
      </w:r>
      <w:r w:rsidRPr="001767E8">
        <w:rPr>
          <w:rFonts w:ascii="TH Sarabun New" w:hAnsi="TH Sarabun New" w:cs="TH Sarabun New"/>
          <w:sz w:val="32"/>
          <w:szCs w:val="32"/>
          <w:cs/>
        </w:rPr>
        <w:t>เช่น</w:t>
      </w:r>
      <w:r w:rsidRPr="001767E8">
        <w:rPr>
          <w:rFonts w:ascii="TH Sarabun New" w:hAnsi="TH Sarabun New" w:cs="TH Sarabun New"/>
          <w:sz w:val="32"/>
          <w:szCs w:val="32"/>
        </w:rPr>
        <w:t xml:space="preserve"> Multilingual BERT, XLM-R, </w:t>
      </w:r>
      <w:proofErr w:type="spellStart"/>
      <w:r w:rsidRPr="001767E8">
        <w:rPr>
          <w:rFonts w:ascii="TH Sarabun New" w:hAnsi="TH Sarabun New" w:cs="TH Sarabun New"/>
          <w:sz w:val="32"/>
          <w:szCs w:val="32"/>
        </w:rPr>
        <w:t>LaBSE</w:t>
      </w:r>
      <w:proofErr w:type="spellEnd"/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ฯลฯ เพื่อแปลง (</w:t>
      </w:r>
      <w:r w:rsidRPr="001767E8">
        <w:rPr>
          <w:rFonts w:ascii="TH Sarabun New" w:hAnsi="TH Sarabun New" w:cs="TH Sarabun New"/>
          <w:sz w:val="32"/>
          <w:szCs w:val="32"/>
        </w:rPr>
        <w:t xml:space="preserve">encode) </w:t>
      </w:r>
      <w:r w:rsidRPr="001767E8">
        <w:rPr>
          <w:rFonts w:ascii="TH Sarabun New" w:hAnsi="TH Sarabun New" w:cs="TH Sarabun New"/>
          <w:sz w:val="32"/>
          <w:szCs w:val="32"/>
          <w:cs/>
        </w:rPr>
        <w:t xml:space="preserve">ประโยคหรือข้อความทั้งภาษาไทยและภาษาอังกฤษให้อยู่ในเวกเตอร์ใน </w:t>
      </w:r>
      <w:r w:rsidRPr="001767E8">
        <w:rPr>
          <w:rFonts w:ascii="TH Sarabun New" w:hAnsi="TH Sarabun New" w:cs="TH Sarabun New"/>
          <w:sz w:val="32"/>
          <w:szCs w:val="32"/>
        </w:rPr>
        <w:t xml:space="preserve">latent space </w:t>
      </w:r>
      <w:r w:rsidRPr="001767E8">
        <w:rPr>
          <w:rFonts w:ascii="TH Sarabun New" w:hAnsi="TH Sarabun New" w:cs="TH Sarabun New"/>
          <w:sz w:val="32"/>
          <w:szCs w:val="32"/>
          <w:cs/>
        </w:rPr>
        <w:t>เดียว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เมื่อผู้ใช้พิมพ์คำค้นภาษาไทย ระบบจะแปลงคำค้นนั้นเป็นเวกเตอร์ และเทียบความคล้ายกับเวกเตอร์ของเอกสารที่อาจจะเป็นภาษาอังกฤษหรือภาษาไทยก็ได้ หากความหมายใกล้เคียงกัน เวกเตอร์ก็จะอยู่ใกล้กัน</w:t>
      </w:r>
    </w:p>
    <w:p w14:paraId="3B43CC75" w14:textId="100E897A" w:rsidR="004172A7" w:rsidRDefault="004172A7" w:rsidP="004172A7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3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ผลภาษาธรรมชาติ (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tural Language Processing – NLP)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Sun&lt;/Author&gt;&lt;Year&gt;2017&lt;/Year&gt;&lt;RecNum&gt;12&lt;/RecNum&gt;&lt;DisplayText&gt;[2]&lt;/DisplayText&gt;&lt;record&gt;&lt;rec-number&gt;12&lt;/rec-number&gt;&lt;foreign-keys&gt;&lt;key app="EN" db-id="9szrpf9vozp2ere990950wfd5zvtr5f5900z" timestamp="1735925479"&gt;12&lt;/key&gt;&lt;/foreign-keys&gt;&lt;ref-type name="Journal Article"&gt;17&lt;/ref-type&gt;&lt;contributors&gt;&lt;authors&gt;&lt;author&gt;Sun, Shiliang&lt;/author&gt;&lt;author&gt;Luo, Chen&lt;/author&gt;&lt;author&gt;Chen, Junyu&lt;/author&gt;&lt;/authors&gt;&lt;/contributors&gt;&lt;titles&gt;&lt;title&gt;A review of natural language processing techniques for opinion mining systems&lt;/title&gt;&lt;secondary-title&gt;Information fusion&lt;/secondary-title&gt;&lt;/titles&gt;&lt;periodical&gt;&lt;full-title&gt;Information fusion&lt;/full-title&gt;&lt;/periodical&gt;&lt;pages&gt;10-25&lt;/pages&gt;&lt;volume&gt;36&lt;/volume&gt;&lt;dates&gt;&lt;year&gt;2017&lt;/year&gt;&lt;/dates&gt;&lt;isbn&gt;1566-2535&lt;/isbn&gt;&lt;urls&gt;&lt;/urls&gt;&lt;/record&gt;&lt;/Cite&gt;&lt;/EndNot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2]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C535480" w14:textId="0635A5EE" w:rsidR="004172A7" w:rsidRPr="005A4E2A" w:rsidRDefault="00165B17" w:rsidP="005A4E2A">
      <w:pPr>
        <w:ind w:left="360"/>
        <w:jc w:val="thaiDistribute"/>
        <w:rPr>
          <w:rFonts w:ascii="TH Sarabun New" w:hAnsi="TH Sarabun New" w:cs="TH Sarabun New" w:hint="cs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NLP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แขนงหนึ่งของปัญญาประดิษฐ์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Artificial Intelligence - AI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ที่มุ่งเน้นการทำให้เครื่องคอมพิวเตอร์สามารถเข้าใจ ตีความ และจัดการกับภาษามนุษย์ได้อย่างมีประสิทธิภาพ ในบริบทของ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Cross-Lingual Information Retrieval (CLIR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เป็นขั้นตอนสำคัญในการเตรียมข้อมูลและสร้างความเข้าใจในภาษาที่ใช้สำหรับการสืบค้น ซึ่งในงานนี้เน้นไปที่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ภาษาไทยและภาษาอังกฤษ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ซึ่งมีความแตกต่างกันอย่างชัดเจนทั้งในด้านโครงสร้างทางภาษา การตัดคำ และการประมวลผลคำศัพท์เฉพาะทาง</w:t>
      </w:r>
    </w:p>
    <w:p w14:paraId="6C7B44E1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>2.3.1</w:t>
      </w:r>
      <w:r w:rsidRPr="006612FA">
        <w:rPr>
          <w:rFonts w:hint="eastAsia"/>
          <w:b/>
          <w:bCs/>
        </w:rPr>
        <w:t xml:space="preserve">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Tokenization / Word Segmentation</w:t>
      </w:r>
      <w:r w:rsidR="0025625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</w:p>
    <w:p w14:paraId="54953CCA" w14:textId="5FFEA897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ภาษาไทยไม่มีการเว้นวรรคระหว่างคำเหมือนภาษาอังกฤษ ทำให้ต้องใช้เครื่องมือเฉพาะ เช่น</w:t>
      </w:r>
      <w:r w:rsidRPr="0025625A">
        <w:rPr>
          <w:rFonts w:ascii="TH Sarabun New" w:hAnsi="TH Sarabun New" w:cs="TH Sarabun New"/>
          <w:sz w:val="32"/>
          <w:szCs w:val="32"/>
        </w:rPr>
        <w:t xml:space="preserve"> Thai tokenizer, ICU tokenizer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Pr="0025625A">
        <w:rPr>
          <w:rFonts w:ascii="TH Sarabun New" w:hAnsi="TH Sarabun New" w:cs="TH Sarabun New"/>
          <w:sz w:val="32"/>
          <w:szCs w:val="32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ช่วยตัดคำได้เหมาะส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>ม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ภาษาอังกฤษมั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tokenizer </w:t>
      </w:r>
      <w:r w:rsidRPr="0025625A">
        <w:rPr>
          <w:rFonts w:ascii="TH Sarabun New" w:hAnsi="TH Sarabun New" w:cs="TH Sarabun New"/>
          <w:sz w:val="32"/>
          <w:szCs w:val="32"/>
          <w:cs/>
        </w:rPr>
        <w:t>มาตรฐา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andard tokenizer)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อาจเพิ่มขั้นตอน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emming </w:t>
      </w:r>
      <w:r w:rsidRPr="0025625A">
        <w:rPr>
          <w:rFonts w:ascii="TH Sarabun New" w:hAnsi="TH Sarabun New" w:cs="TH Sarabun New"/>
          <w:sz w:val="32"/>
          <w:szCs w:val="32"/>
          <w:cs/>
        </w:rPr>
        <w:t>หร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lemmatization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</w:t>
      </w:r>
    </w:p>
    <w:p w14:paraId="44BD5445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 xml:space="preserve">2.3.2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Stop Words &amp; Synonym</w:t>
      </w:r>
    </w:p>
    <w:p w14:paraId="74F28EE4" w14:textId="727C751B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การกำหนด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Stop Word (</w:t>
      </w:r>
      <w:r w:rsidRPr="0025625A">
        <w:rPr>
          <w:rFonts w:ascii="TH Sarabun New" w:hAnsi="TH Sarabun New" w:cs="TH Sarabun New"/>
          <w:sz w:val="32"/>
          <w:szCs w:val="32"/>
          <w:cs/>
        </w:rPr>
        <w:t>เช่น และ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25625A">
        <w:rPr>
          <w:rFonts w:ascii="TH Sarabun New" w:hAnsi="TH Sarabun New" w:cs="TH Sarabun New"/>
          <w:sz w:val="32"/>
          <w:szCs w:val="32"/>
          <w:cs/>
        </w:rPr>
        <w:t>ค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the, a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ล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oise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เพิ่มประสิทธิภาพ</w:t>
      </w:r>
      <w:r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25625A">
        <w:rPr>
          <w:rFonts w:ascii="TH Sarabun New" w:hAnsi="TH Sarabun New" w:cs="TH Sarabun New"/>
          <w:sz w:val="32"/>
          <w:szCs w:val="32"/>
          <w:cs/>
        </w:rPr>
        <w:t>การค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ารกำหน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ynonym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ั้งภาษาไทยและอังกฤษ หา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Dictionary-based</w:t>
      </w:r>
    </w:p>
    <w:p w14:paraId="5E52B227" w14:textId="77777777" w:rsidR="0025625A" w:rsidRDefault="004172A7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3.3 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med Entity Recognition (NER)</w:t>
      </w:r>
    </w:p>
    <w:p w14:paraId="07CC4D1A" w14:textId="77E9C5B5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ในบางกรณีอาจต้องจับชื่อเฉพาะหรือศัพท์เทคนิค เช่น ชื่อสารเคมี ประเภทวัสดุ หรือหน่วยงา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ามารถ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ER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หรือวิธีการตรวจจับเชิ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Lexicon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เพิ่มประสิทธิภาพการจับคู่</w:t>
      </w:r>
    </w:p>
    <w:p w14:paraId="6F360A12" w14:textId="5EBD9E37" w:rsidR="000759FF" w:rsidRDefault="000759FF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ค่าการปล่อยก๊าซ</w:t>
      </w:r>
      <w:r w:rsidR="004667FD" w:rsidRPr="004667FD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รือนกระจก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(</w:t>
      </w:r>
      <w:r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Emission Factors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</w:p>
    <w:p w14:paraId="1FF125E1" w14:textId="17CB7307" w:rsidR="00881D67" w:rsidRDefault="00881D67" w:rsidP="00881D67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ค่าสัมประสิทธิ์ซึ่งค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>ำ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นวณได้</w:t>
      </w:r>
      <w:r w:rsidR="00BD6B7C" w:rsidRPr="00BD6B7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จากปริมาณการปล่อยและดูดกลับก๊าซเรือนกระจกต่อหนึ่งหน่วยกิจกรรม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6B7C">
        <w:rPr>
          <w:rFonts w:ascii="TH Sarabun New" w:hAnsi="TH Sarabun New" w:cs="TH Sarabun New"/>
          <w:sz w:val="32"/>
          <w:szCs w:val="32"/>
          <w:cs/>
          <w:lang w:bidi="th-TH"/>
        </w:rPr>
        <w:t>ใช้สำหรับ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ประเมินปริมาณการปล่อยก๊าซเรือนกระจกที่เกิดจากกิจกรรมต่าง ๆ เช่น การใช้พลังงาน การเผาไหม้เชื้อเพลิง การขนส่ง หรือกระบวนการผลิตสินค้า ค่านี้เป็นตัวแปรสำคัญที่ช่วยให้องค์กร หน่วยงานภาครัฐ และนักวิจัยสามารถคำนวณและวิเคราะห์ปริมาณการปล่อยก๊าซเรือนกระจกเพื่อใช้ในการรายงาน ติดตามผลกระทบ และวางแผนเพื่อลดการปล่อยก๊าซเรือนกระจก</w:t>
      </w:r>
    </w:p>
    <w:p w14:paraId="78196963" w14:textId="77777777" w:rsidR="00CA052F" w:rsidRDefault="00CA052F" w:rsidP="00881D67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7A8C3C74" w14:textId="77777777" w:rsidR="00CA052F" w:rsidRDefault="00CA052F" w:rsidP="00881D67">
      <w:pPr>
        <w:ind w:left="360"/>
        <w:jc w:val="thaiDistribute"/>
        <w:rPr>
          <w:rFonts w:ascii="TH Sarabun New" w:hAnsi="TH Sarabun New" w:cs="TH Sarabun New" w:hint="cs"/>
          <w:sz w:val="32"/>
          <w:szCs w:val="32"/>
          <w:lang w:bidi="th-TH"/>
        </w:rPr>
      </w:pPr>
    </w:p>
    <w:p w14:paraId="4AEFF913" w14:textId="332C58D3" w:rsidR="00881D67" w:rsidRDefault="004172A7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>2.</w:t>
      </w:r>
      <w:r w:rsid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เทคโนโลยีและแพลตฟอร์มที่ใช้ในงานวิจัย</w:t>
      </w:r>
    </w:p>
    <w:p w14:paraId="77A96F07" w14:textId="7D654B89" w:rsid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1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Elasticsearch</w:t>
      </w:r>
    </w:p>
    <w:p w14:paraId="21B09679" w14:textId="526E495F" w:rsidR="0025625A" w:rsidRPr="0025625A" w:rsidRDefault="0025625A" w:rsidP="00CA052F">
      <w:pPr>
        <w:ind w:left="720" w:firstLine="360"/>
        <w:jc w:val="thaiDistribute"/>
        <w:rPr>
          <w:rFonts w:ascii="TH Sarabun New" w:hAnsi="TH Sarabun New" w:cs="TH Sarabun New" w:hint="cs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earch Engine </w:t>
      </w:r>
      <w:r w:rsidRPr="0025625A">
        <w:rPr>
          <w:rFonts w:ascii="TH Sarabun New" w:hAnsi="TH Sarabun New" w:cs="TH Sarabun New"/>
          <w:sz w:val="32"/>
          <w:szCs w:val="32"/>
          <w:cs/>
        </w:rPr>
        <w:t>แบบกระจาย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Distributed Search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รองร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ull-text search, Structured search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รวมถึ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มี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Plugin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หรือ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Analyzer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ภาษาไทย (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Thai Tokenizer)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ละสามารถกำหนด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Synonym Filter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>Cross-lingual</w:t>
      </w:r>
    </w:p>
    <w:p w14:paraId="391D1941" w14:textId="77777777" w:rsidR="0025625A" w:rsidRP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2 </w:t>
      </w:r>
      <w:proofErr w:type="spellStart"/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FastAPI</w:t>
      </w:r>
      <w:proofErr w:type="spellEnd"/>
    </w:p>
    <w:p w14:paraId="7941957A" w14:textId="6D8241A4" w:rsidR="00881D67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ว็บเฟรมเวิร์กภาษ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Python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มีประสิทธิภาพสูง ใช้งานง่าย ทำให้สามารถ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REST API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พื่อเชื่อมต่อระหว่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อย่างสะดวก</w:t>
      </w:r>
    </w:p>
    <w:p w14:paraId="6B83D11E" w14:textId="77777777" w:rsidR="0025625A" w:rsidRPr="0025625A" w:rsidRDefault="0025625A" w:rsidP="0025625A">
      <w:pPr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3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React.js</w:t>
      </w:r>
    </w:p>
    <w:p w14:paraId="1D0F57F5" w14:textId="4AD4EFCE" w:rsidR="0025625A" w:rsidRDefault="0025625A" w:rsidP="0025625A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ไลบรารี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JavaScript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ำหรับพัฒน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มีจุดเด่นด้านการ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UI </w:t>
      </w:r>
      <w:r w:rsidRPr="0025625A">
        <w:rPr>
          <w:rFonts w:ascii="TH Sarabun New" w:hAnsi="TH Sarabun New" w:cs="TH Sarabun New"/>
          <w:sz w:val="32"/>
          <w:szCs w:val="32"/>
          <w:cs/>
        </w:rPr>
        <w:t>ที่โต้ตอบผู้ใช้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Interactive)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ง่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>ช่วยให้ผู้ใช้สามารถพิมพ์คำค้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แล้วเรียก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ทันที และแสดงผลลัพธ์แบบเรียลไทม์</w:t>
      </w:r>
    </w:p>
    <w:p w14:paraId="4890A455" w14:textId="77777777" w:rsidR="00881D67" w:rsidRDefault="00881D67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F9EEAA3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E6BDB95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9587881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D86A45F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09DADD90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1D8EAAD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7AD19DF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DDD06A1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34D7A34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47103E4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A951108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0F9622E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D50FA6A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AE68606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1741EC4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009E533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DFC7079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F8CF26E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21FBC06" w14:textId="77777777" w:rsidR="00975686" w:rsidRDefault="00975686" w:rsidP="00AC360A">
      <w:pPr>
        <w:jc w:val="thaiDistribute"/>
        <w:rPr>
          <w:rFonts w:ascii="TH Sarabun New" w:hAnsi="TH Sarabun New" w:cs="TH Sarabun New" w:hint="cs"/>
          <w:sz w:val="32"/>
          <w:szCs w:val="32"/>
          <w:lang w:bidi="th-TH"/>
        </w:rPr>
      </w:pPr>
    </w:p>
    <w:p w14:paraId="1BC67290" w14:textId="0491237E" w:rsidR="000759FF" w:rsidRPr="000759FF" w:rsidRDefault="000759FF" w:rsidP="000759FF">
      <w:pPr>
        <w:pStyle w:val="Pro"/>
        <w:numPr>
          <w:ilvl w:val="0"/>
          <w:numId w:val="21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งานวิจัยที่เกี่ยวข้อง</w:t>
      </w:r>
    </w:p>
    <w:p w14:paraId="3DA2D162" w14:textId="7FB92CDE" w:rsidR="00A43116" w:rsidRPr="00A43116" w:rsidRDefault="00BA33EE" w:rsidP="00BE7705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B0B6E">
        <w:rPr>
          <w:rFonts w:ascii="TH Sarabun New" w:hAnsi="TH Sarabun New" w:cs="TH Sarabun New"/>
          <w:b/>
          <w:bCs/>
          <w:sz w:val="32"/>
          <w:szCs w:val="32"/>
        </w:rPr>
        <w:t xml:space="preserve">3.1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English-Malayalam Cross-Lingual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Information Retrieval – an Experience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Nikesh&lt;/Author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3]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925049"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Nikesh, PL&lt;/author&gt;&lt;author&gt;Idicula, Sumam Mary&lt;/author&gt;&lt;author&gt;Peter, S David&lt;/author&gt;&lt;/authors&gt;&lt;/contributors&gt;&lt;titles&gt;&lt;title&gt;English-Malayalam cross-lingual information retrieval—an experience&lt;/title&gt;&lt;secondary-titl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2008 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EEE International Conference on Electro/Information Technology&lt;/secondary-title&gt;&lt;/titles&gt;&lt;pages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71-27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42442029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/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3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415431C4" w14:textId="33402324" w:rsidR="00A43116" w:rsidRPr="00BE7705" w:rsidRDefault="00A43116" w:rsidP="00A43116">
      <w:pPr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ab/>
      </w:r>
      <w:r w:rsidR="0022621C" w:rsidRPr="0022621C">
        <w:rPr>
          <w:rFonts w:ascii="TH Sarabun New" w:hAnsi="TH Sarabun New" w:cs="TH Sarabun New"/>
          <w:sz w:val="32"/>
          <w:szCs w:val="32"/>
        </w:rPr>
        <w:t>Nikesh P.L,</w:t>
      </w:r>
      <w:r w:rsidR="0022621C" w:rsidRPr="0022621C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22621C" w:rsidRPr="0022621C">
        <w:rPr>
          <w:rFonts w:ascii="TH Sarabun New" w:hAnsi="TH Sarabun New" w:cs="TH Sarabun New"/>
          <w:sz w:val="32"/>
          <w:szCs w:val="32"/>
        </w:rPr>
        <w:t>Sumam Mary Idicula</w:t>
      </w:r>
      <w:r w:rsidR="0022621C">
        <w:rPr>
          <w:rFonts w:ascii="TH Sarabun New" w:hAnsi="TH Sarabun New" w:cs="TH Sarabun New"/>
          <w:sz w:val="32"/>
          <w:szCs w:val="32"/>
        </w:rPr>
        <w:t xml:space="preserve">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นำเสนอระบบสืบค้นสารสนเทศข้ามภาษาอังกฤษ-มาลายาลัม (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ที่รองรับการสืบค้นทั้งภาษาเดียวและข้ามภาษา โดยใช้พจนานุกรมอังกฤษ-มาลายาลัมที่พัฒนาขึ้นเอง พร้อมด้วยเทคนิคการประมวลผลคำ เช่น การตัดคำ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การกำจัดคำหยุด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และการแปลงรากศัพท์ ระบบใช้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Vector Space Model (VSM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ในการจัดอันดับเอกสาร โดยคำนวณน้ำหนักคำผ่าน </w:t>
      </w:r>
      <w:r w:rsidR="00BE7705" w:rsidRPr="00BE7705">
        <w:rPr>
          <w:rFonts w:ascii="TH Sarabun New" w:hAnsi="TH Sarabun New" w:cs="TH Sarabun New"/>
          <w:sz w:val="32"/>
          <w:szCs w:val="32"/>
        </w:rPr>
        <w:t>Local Weighting, Global Weighting (</w:t>
      </w:r>
      <w:proofErr w:type="spellStart"/>
      <w:r w:rsidR="00BE7705" w:rsidRPr="00BE7705">
        <w:rPr>
          <w:rFonts w:ascii="TH Sarabun New" w:hAnsi="TH Sarabun New" w:cs="TH Sarabun New"/>
          <w:sz w:val="32"/>
          <w:szCs w:val="32"/>
        </w:rPr>
        <w:t>pidf</w:t>
      </w:r>
      <w:proofErr w:type="spellEnd"/>
      <w:r w:rsidR="00BE7705" w:rsidRPr="00BE7705">
        <w:rPr>
          <w:rFonts w:ascii="TH Sarabun New" w:hAnsi="TH Sarabun New" w:cs="TH Sarabun New"/>
          <w:sz w:val="32"/>
          <w:szCs w:val="32"/>
        </w:rPr>
        <w:t xml:space="preserve">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Normalization Facto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อินเทอร์เฟซผู้ใช้ถูกพัฒนาด้วย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NetBeans 6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JDK 1.6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ระบบได้รับการประเมินด้วยคำถาม </w:t>
      </w:r>
      <w:r w:rsidR="00BE7705" w:rsidRPr="00BE7705">
        <w:rPr>
          <w:rFonts w:ascii="TH Sarabun New" w:hAnsi="TH Sarabun New" w:cs="TH Sarabun New"/>
          <w:sz w:val="32"/>
          <w:szCs w:val="32"/>
        </w:rPr>
        <w:t>25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 คำถาม และแสดงผลลัพธ์ที่มีประสิทธิภาพใกล้เคียงกันระหว่างการสืบค้นภาษาเดียวและข้ามภาษา งานวิจัยนี้ยืนยันถึงความเป็นไปได้ในการพัฒนาระบบ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สำหรับภาษาอังกฤษและมาลายาลัมภายในระยะเวลาอันสั้นด้วยทรัพยากรภาษาที่เหมาะสม</w:t>
      </w:r>
      <w:r w:rsidR="00BE7705" w:rsidRPr="00BE7705">
        <w:rPr>
          <w:rFonts w:ascii="Arial" w:hAnsi="Arial" w:cs="Arial" w:hint="cs"/>
          <w:sz w:val="32"/>
          <w:szCs w:val="32"/>
          <w:cs/>
        </w:rPr>
        <w:t>​</w:t>
      </w:r>
    </w:p>
    <w:p w14:paraId="09DCC327" w14:textId="2FBD3529" w:rsidR="00C0062E" w:rsidRDefault="003E7F74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3.2 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>Cross-Lingual Information Retrieval Model for Vietnamese-English Web Sites</w:t>
      </w:r>
      <w:r w:rsidR="008A446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Abka&lt;/Author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4]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897353"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Abka, Achmad F&lt;/author&gt;&lt;author&gt;Pratama, Mahardhika&lt;/author&gt;&lt;author&gt;Jatmiko, Wisnu&lt;/author&gt;&lt;/authors&gt;&lt;/contributors&gt;&lt;titles&gt;&lt;title&gt;Cross-Lingual Summarization: English-Bahasa Indonesia&lt;/title&gt;&lt;secondary-titl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 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th International Workshop on Big Data and Information Security (IWBIS)&lt;/secondary-title&gt;&lt;/titles&gt;&lt;pages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3-5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66542451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4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079BEBE6" w14:textId="18971FBA" w:rsidR="008A4467" w:rsidRPr="008A4467" w:rsidRDefault="008A4467" w:rsidP="008A4467">
      <w:pPr>
        <w:ind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ab/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นำเสนอระบบสืบค้นสารสนเทศข้ามภาษา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Cross-Lingual Information Retrieval - CLI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ภาษาอังกฤษและมาลายาลัม ซึ่งสามารถสืบค้นได้ทั้งแบบข้ามภาษาและภาษาเดียว ระบบนี้ใช้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พจนานุกรมอังกฤษ-มาลายาลัมที่พัฒนาขึ้นเอง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การแปลคำค้น นอกจากนี้ยังมีเครื่องมือทางภาษาที่พัฒนาในประเทศ เช่น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ตัวแปลงรากศัพท์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Stemme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และ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ตัวประมวลผลทางสัณฐานวิทยา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Morphological Analyze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การประมวลผลคำในภาษามาลายาลั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ระบบใช้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Vector Space Model (VSM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นการจัดอันดับเอกสาร โดยคำนวณค่าน้ำหนักคำผ่าน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เทคนิคหลัก ได้แก่:</w:t>
      </w:r>
    </w:p>
    <w:p w14:paraId="03B5901B" w14:textId="77777777" w:rsidR="008A4467" w:rsidRPr="008A4467" w:rsidRDefault="008A4467" w:rsidP="008A4467">
      <w:pPr>
        <w:numPr>
          <w:ilvl w:val="0"/>
          <w:numId w:val="34"/>
        </w:num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Local Weighting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ความถี่คำในเอกสาร</w:t>
      </w:r>
    </w:p>
    <w:p w14:paraId="6765FC1A" w14:textId="77777777" w:rsidR="008A4467" w:rsidRPr="008A4467" w:rsidRDefault="008A4467" w:rsidP="008A4467">
      <w:pPr>
        <w:numPr>
          <w:ilvl w:val="0"/>
          <w:numId w:val="34"/>
        </w:num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Global Weighting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การใช้น้ำหนัก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>Inverse Document Frequency (</w:t>
      </w:r>
      <w:proofErr w:type="spellStart"/>
      <w:r w:rsidRPr="008A4467">
        <w:rPr>
          <w:rFonts w:ascii="TH Sarabun New" w:hAnsi="TH Sarabun New" w:cs="TH Sarabun New"/>
          <w:sz w:val="32"/>
          <w:szCs w:val="32"/>
          <w:lang w:bidi="th-TH"/>
        </w:rPr>
        <w:t>idf</w:t>
      </w:r>
      <w:proofErr w:type="spellEnd"/>
      <w:r w:rsidRPr="008A4467">
        <w:rPr>
          <w:rFonts w:ascii="TH Sarabun New" w:hAnsi="TH Sarabun New" w:cs="TH Sarabun New"/>
          <w:sz w:val="32"/>
          <w:szCs w:val="32"/>
          <w:lang w:bidi="th-TH"/>
        </w:rPr>
        <w:t>)</w:t>
      </w:r>
    </w:p>
    <w:p w14:paraId="4E85564C" w14:textId="77777777" w:rsidR="008A4467" w:rsidRPr="008A4467" w:rsidRDefault="008A4467" w:rsidP="008A4467">
      <w:pPr>
        <w:numPr>
          <w:ilvl w:val="0"/>
          <w:numId w:val="34"/>
        </w:num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Normalization Factor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การปรับให้เอกสารที่ยาวและสั้นมีความสมดุล</w:t>
      </w:r>
    </w:p>
    <w:p w14:paraId="6C4C8E2E" w14:textId="77777777" w:rsidR="008A4467" w:rsidRPr="008A4467" w:rsidRDefault="008A4467" w:rsidP="008A4467">
      <w:pPr>
        <w:ind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อินเทอร์เฟซผู้ใช้ถูกพัฒนาด้วย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NetBeans 6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JDK 1.6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สืบค้นทั้งสองภาษาและแสดงผลลัพธ์ตามลำดับความเกี่ยวข้อง ระบบได้รับการทดสอบด้วยคำถา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25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ชุดคำถา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ซึ่งแสดงให้เห็นว่า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ประสิทธิภาพในการดึงเอกสารที่เกี่ยวข้องของระบบภาษาเดียวและข้ามภาษามีความใกล้เคียงกัน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ซึ่งสะท้อนถึงประสิทธิภาพของกระบวนการแปลและการดึงข้อมูล</w:t>
      </w:r>
    </w:p>
    <w:p w14:paraId="01A46F13" w14:textId="4FF75C1E" w:rsidR="008A4467" w:rsidRDefault="008A4467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6751D6D0" w14:textId="77777777" w:rsidR="00C0062E" w:rsidRDefault="00C0062E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</w:p>
    <w:p w14:paraId="38AF45BA" w14:textId="77777777" w:rsidR="00C0062E" w:rsidRDefault="00C0062E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</w:p>
    <w:p w14:paraId="36AF17F5" w14:textId="77777777" w:rsidR="008A4467" w:rsidRDefault="008A4467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733DB046" w14:textId="77777777" w:rsidR="00975686" w:rsidRPr="00A43116" w:rsidRDefault="00975686" w:rsidP="00A43116">
      <w:pPr>
        <w:ind w:left="360"/>
        <w:jc w:val="thaiDistribute"/>
        <w:rPr>
          <w:rFonts w:ascii="TH Sarabun New" w:hAnsi="TH Sarabun New" w:cs="TH Sarabun New" w:hint="cs"/>
          <w:b/>
          <w:bCs/>
          <w:sz w:val="32"/>
          <w:szCs w:val="32"/>
          <w:lang w:bidi="th-TH"/>
        </w:rPr>
      </w:pPr>
    </w:p>
    <w:p w14:paraId="1EF08733" w14:textId="1C14E348" w:rsidR="008F6FD9" w:rsidRDefault="00FE587A" w:rsidP="00D5213E">
      <w:pPr>
        <w:pStyle w:val="Pro"/>
        <w:numPr>
          <w:ilvl w:val="0"/>
          <w:numId w:val="12"/>
        </w:numPr>
        <w:spacing w:before="240" w:after="60"/>
        <w:jc w:val="thaiDistribute"/>
        <w:rPr>
          <w:rFonts w:ascii="TH Sarabun New" w:hAnsi="TH Sarabun New" w:cs="TH Sarabun New"/>
          <w:sz w:val="32"/>
          <w:szCs w:val="32"/>
        </w:rPr>
      </w:pPr>
      <w:r w:rsidRPr="001360BD">
        <w:rPr>
          <w:rFonts w:ascii="TH Sarabun New" w:hAnsi="TH Sarabun New" w:cs="TH Sarabun New"/>
          <w:sz w:val="32"/>
          <w:szCs w:val="32"/>
          <w:cs/>
        </w:rPr>
        <w:lastRenderedPageBreak/>
        <w:t>แนวคิดและวิธีการวิจัย</w:t>
      </w:r>
    </w:p>
    <w:p w14:paraId="7B4AED3B" w14:textId="54B5FB5C" w:rsidR="00BF7258" w:rsidRDefault="00B84E48" w:rsidP="00BF7258">
      <w:pPr>
        <w:pStyle w:val="Pro"/>
        <w:spacing w:before="240" w:after="60"/>
        <w:ind w:left="36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0EF4CC18" wp14:editId="2D7C7B4F">
            <wp:extent cx="3171092" cy="4179192"/>
            <wp:effectExtent l="0" t="0" r="0" b="0"/>
            <wp:docPr id="35882738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7154" cy="41871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184422" w14:textId="7F764CB1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1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ภาพรวมขั้นตอนระเบียบวิจัย</w:t>
      </w:r>
    </w:p>
    <w:p w14:paraId="72C27307" w14:textId="21CD7150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 การดึงข้อมูล </w:t>
      </w:r>
      <w:r w:rsidRP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Extraction)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และแหล่งข้อมูล 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(Data Source)</w:t>
      </w:r>
    </w:p>
    <w:p w14:paraId="35A3F6DA" w14:textId="01851C29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BF7258">
        <w:rPr>
          <w:rFonts w:ascii="TH Sarabun New" w:hAnsi="TH Sarabun New" w:cs="TH Sarabun New" w:hint="cs"/>
          <w:sz w:val="32"/>
          <w:szCs w:val="32"/>
          <w:cs/>
          <w:lang w:bidi="th-TH"/>
        </w:rPr>
        <w:t>ภาพที่ 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มาจา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จะมีหลายตารางและ</w:t>
      </w:r>
      <w:r w:rsidR="00CB277F">
        <w:rPr>
          <w:rFonts w:ascii="TH Sarabun New" w:hAnsi="TH Sarabun New" w:cs="TH Sarabun New" w:hint="cs"/>
          <w:sz w:val="32"/>
          <w:szCs w:val="32"/>
          <w:cs/>
          <w:lang w:bidi="th-TH"/>
        </w:rPr>
        <w:t>ค่าปล่อยก๊าซเรือนกระจกอีกหล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ภทที่จะต้องจัดการ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โดยจะจัดเก็บจะอยู่ในรูปแบบ </w:t>
      </w:r>
      <w:r w:rsidR="0006030F">
        <w:rPr>
          <w:rFonts w:ascii="TH Sarabun New" w:hAnsi="TH Sarabun New" w:cs="TH Sarabun New"/>
          <w:sz w:val="32"/>
          <w:szCs w:val="32"/>
          <w:lang w:bidi="th-TH"/>
        </w:rPr>
        <w:t xml:space="preserve">CSV 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นำไปประมวลผลต่อ</w:t>
      </w:r>
      <w:r w:rsidRPr="00BF725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06E2DC81" wp14:editId="37EF5018">
            <wp:extent cx="5492115" cy="605155"/>
            <wp:effectExtent l="0" t="0" r="0" b="4445"/>
            <wp:docPr id="47608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608902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605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32BAB0" w14:textId="7DBD75F6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</w:p>
    <w:p w14:paraId="27EA0AD8" w14:textId="40002497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4.2 </w:t>
      </w:r>
      <w:r w:rsidR="00D848CC" w:rsidRPr="00D848CC">
        <w:rPr>
          <w:rFonts w:ascii="TH Sarabun New" w:hAnsi="TH Sarabun New" w:cs="TH Sarabun New" w:hint="eastAsia"/>
          <w:b/>
          <w:bCs/>
          <w:sz w:val="32"/>
          <w:szCs w:val="32"/>
          <w:cs/>
        </w:rPr>
        <w:t>การ</w:t>
      </w:r>
      <w:r w:rsidR="00D848CC" w:rsidRPr="00D848CC">
        <w:rPr>
          <w:rFonts w:ascii="TH Sarabun New" w:hAnsi="TH Sarabun New" w:cs="TH Sarabun New" w:hint="cs"/>
          <w:b/>
          <w:bCs/>
          <w:sz w:val="32"/>
          <w:szCs w:val="32"/>
          <w:cs/>
        </w:rPr>
        <w:t xml:space="preserve">ประมวลข้อมูลก่อน </w:t>
      </w:r>
      <w:r w:rsidR="00D848CC" w:rsidRPr="00D848CC">
        <w:rPr>
          <w:rFonts w:ascii="TH Sarabun New" w:hAnsi="TH Sarabun New" w:cs="TH Sarabun New"/>
          <w:b/>
          <w:bCs/>
          <w:sz w:val="32"/>
          <w:szCs w:val="32"/>
        </w:rPr>
        <w:t>(Data Preprocessing)</w:t>
      </w:r>
    </w:p>
    <w:p w14:paraId="5042531D" w14:textId="598AF7A5" w:rsidR="006E00DF" w:rsidRDefault="006E00DF" w:rsidP="00BF7258">
      <w:pPr>
        <w:spacing w:after="120"/>
        <w:ind w:left="360"/>
        <w:rPr>
          <w:rFonts w:ascii="TH Sarabun New" w:hAnsi="TH Sarabun New" w:cs="TH Sarabun New" w:hint="cs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2.1 </w:t>
      </w:r>
      <w:r w:rsidR="00140A7A"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ทำความสะอาดข้อมูล (</w:t>
      </w:r>
      <w:r w:rsidR="00140A7A"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Data Cleaning</w:t>
      </w:r>
    </w:p>
    <w:p w14:paraId="2336A97B" w14:textId="44F11927" w:rsidR="00140A7A" w:rsidRDefault="006E00DF" w:rsidP="00975686">
      <w:pPr>
        <w:spacing w:after="120"/>
        <w:ind w:left="360"/>
        <w:rPr>
          <w:rFonts w:ascii="TH Sarabun New" w:hAnsi="TH Sarabun New" w:cs="TH Sarabun New" w:hint="cs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6E00DF">
        <w:rPr>
          <w:rFonts w:ascii="TH Sarabun New" w:hAnsi="TH Sarabun New" w:cs="TH Sarabun New"/>
          <w:sz w:val="32"/>
          <w:szCs w:val="32"/>
          <w:cs/>
        </w:rPr>
        <w:t>การทำความสะอาดข้อมูล และแปลงข้อมูลให้อยู่ในรูปแบบที่เหมาะสมสำหรับการจัดเก็บในระบบสืบค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6E00DF">
        <w:rPr>
          <w:rFonts w:ascii="TH Sarabun New" w:hAnsi="TH Sarabun New" w:cs="TH Sarabun New"/>
          <w:sz w:val="32"/>
          <w:szCs w:val="32"/>
          <w:cs/>
        </w:rPr>
        <w:t>จัดรูปแบบข้อมูล เช่น การปรับหน่วยวัด</w:t>
      </w:r>
      <w:r w:rsidRPr="006E00DF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6E00DF">
        <w:rPr>
          <w:rFonts w:ascii="TH Sarabun New" w:hAnsi="TH Sarabun New" w:cs="TH Sarabun New"/>
          <w:sz w:val="32"/>
          <w:szCs w:val="32"/>
          <w:cs/>
        </w:rPr>
        <w:t>การจัดการวันที่ และการจัดหมวดหมู่ข้อมูล</w:t>
      </w:r>
      <w:r w:rsid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เพื่อให้ข้อมูลมีโครงสร้างที่เหมาะสมกับการใช้งานใน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>Elasticsearch</w:t>
      </w:r>
    </w:p>
    <w:p w14:paraId="57144F28" w14:textId="137FA702" w:rsidR="00140A7A" w:rsidRDefault="00140A7A" w:rsidP="00140A7A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lastRenderedPageBreak/>
        <w:t xml:space="preserve">4.2.2 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สร้างคลังคำพ้อง (</w:t>
      </w:r>
      <w:r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 Dictionary)</w:t>
      </w:r>
    </w:p>
    <w:p w14:paraId="6296D9C2" w14:textId="23BB19A1" w:rsidR="00140A7A" w:rsidRPr="00140A7A" w:rsidRDefault="00140A7A" w:rsidP="00140A7A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สร้างคู่คำพ้องความหมายระหว่างคำศัพท์ภาษาไทยและภาษาอังกฤษ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140A7A">
        <w:rPr>
          <w:rFonts w:ascii="TH Sarabun New" w:hAnsi="TH Sarabun New" w:cs="TH Sarabun New"/>
          <w:sz w:val="32"/>
          <w:szCs w:val="32"/>
          <w:cs/>
        </w:rPr>
        <w:t>คลังคำศัพท์นี้จะถูกนำไปใช้ในขั้นตอนการสืบค้นเพื่อให้ได้ผลลัพธ์ที่ครอบคลุมทั้งสองภาษา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 xml:space="preserve"> เช่น</w:t>
      </w:r>
    </w:p>
    <w:p w14:paraId="20E05724" w14:textId="5B0C5B40" w:rsidR="00140A7A" w:rsidRPr="00140A7A" w:rsidRDefault="00140A7A" w:rsidP="00140A7A">
      <w:pPr>
        <w:spacing w:after="120"/>
        <w:ind w:left="720"/>
        <w:rPr>
          <w:rFonts w:ascii="TH Sarabun New" w:hAnsi="TH Sarabun New" w:cs="TH Sarabun New" w:hint="cs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ก๊าซเรือนกระจก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greenhouse gas</w:t>
      </w:r>
    </w:p>
    <w:p w14:paraId="2F9ED938" w14:textId="79C321AD" w:rsidR="00140A7A" w:rsidRPr="00140A7A" w:rsidRDefault="00140A7A" w:rsidP="00140A7A">
      <w:pPr>
        <w:spacing w:after="120"/>
        <w:ind w:left="720"/>
        <w:rPr>
          <w:rFonts w:ascii="TH Sarabun New" w:hAnsi="TH Sarabun New" w:cs="TH Sarabun New" w:hint="cs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าร์บอนไดออกไซด์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carbon dioxide</w:t>
      </w:r>
    </w:p>
    <w:p w14:paraId="1465892E" w14:textId="59612583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4.3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การสร้างดัชนีใน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Elasticsearch (Indexing in Elasticsearch)</w:t>
      </w:r>
    </w:p>
    <w:p w14:paraId="6EBC87DD" w14:textId="5326954C" w:rsidR="00140A7A" w:rsidRDefault="00140A7A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/>
          <w:sz w:val="32"/>
          <w:szCs w:val="32"/>
          <w:cs/>
        </w:rPr>
        <w:t>ข้อมูลที่ผ่านการเตรียมและประมวลผลแล้วจะถูกจัดเก็บไว้ใน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Elasticsearch Index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ให้การค้นหาสามารถรองรับคำค้นที่หลากหลาย ทั้งภาษาไทยและภาษาอังกฤษและค้นหาได้อย่างมีประสิทธิ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</w:rPr>
        <w:t>โครงสร้างดัชนี (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Index Structure) </w:t>
      </w:r>
      <w:r w:rsidRPr="00140A7A">
        <w:rPr>
          <w:rFonts w:ascii="TH Sarabun New" w:hAnsi="TH Sarabun New" w:cs="TH Sarabun New"/>
          <w:sz w:val="32"/>
          <w:szCs w:val="32"/>
          <w:cs/>
        </w:rPr>
        <w:t>จัดระเบียบข้อมูลตามหมวดหมู่ เช่น ชื่อสารเคมี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,</w:t>
      </w:r>
      <w:r w:rsidRPr="00140A7A">
        <w:rPr>
          <w:rFonts w:ascii="TH Sarabun New" w:hAnsi="TH Sarabun New" w:cs="TH Sarabun New"/>
          <w:sz w:val="32"/>
          <w:szCs w:val="32"/>
          <w:cs/>
        </w:rPr>
        <w:t>หน่วยวัด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</w:rPr>
        <w:t>การกำหนดตัววิเคราะห์ภาษา (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Analyzer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>ระบุวิธีการตัดคำและวิเคราะห์คำสำหรับภาษาไทยและอังกฤษ</w:t>
      </w:r>
    </w:p>
    <w:p w14:paraId="5E87EA5F" w14:textId="002ADABB" w:rsidR="00140A7A" w:rsidRPr="00140A7A" w:rsidRDefault="00140A7A" w:rsidP="00BF7258">
      <w:pPr>
        <w:spacing w:after="120"/>
        <w:ind w:left="360"/>
        <w:rPr>
          <w:rFonts w:ascii="TH Sarabun New" w:hAnsi="TH Sarabun New" w:cs="TH Sarabun New" w:hint="cs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</w:rPr>
        <w:t>การใช้คลังคำพ้อง (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Synonym Token Filter)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นำคำศัพท์พ้องมาใช้ระหว่างการสืบค้น</w:t>
      </w:r>
    </w:p>
    <w:p w14:paraId="218412B8" w14:textId="626C3C4D" w:rsidR="00D848CC" w:rsidRPr="00140A7A" w:rsidRDefault="00D848CC" w:rsidP="00BF7258">
      <w:pPr>
        <w:spacing w:after="120"/>
        <w:ind w:left="360"/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4.4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Backend</w:t>
      </w:r>
      <w:r w:rsidR="00140A7A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br/>
      </w:r>
      <w:r w:rsidR="00140A7A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Backend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>จะถูกพัฒนาขึ้นด้วย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proofErr w:type="spellStart"/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>FastAPI</w:t>
      </w:r>
      <w:proofErr w:type="spellEnd"/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เป็นตัวกลางเชื่อมระหว่าง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>Elasticsearch</w:t>
      </w:r>
      <w:r w:rsid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เพื่อทำหน้าที่รับคำค้นจากผู้ใช้ (ภาษาไทยหรืออังกฤษ) ผ่าน </w:t>
      </w:r>
      <w:r w:rsidR="00140A7A" w:rsidRPr="00140A7A">
        <w:rPr>
          <w:rFonts w:ascii="TH Sarabun New" w:hAnsi="TH Sarabun New" w:cs="TH Sarabun New"/>
          <w:sz w:val="32"/>
          <w:szCs w:val="32"/>
        </w:rPr>
        <w:t>API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ส่งคำค้นไปยัง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>และรับผลลัพธ์กลับมา</w:t>
      </w:r>
      <w:r w:rsidR="00140A7A"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>จากนั้น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ประมวลผลผลลัพธ์และจัดเรียงตามความเกี่ยวข้องก่อนส่งไปยัง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>Frontend</w:t>
      </w:r>
    </w:p>
    <w:p w14:paraId="32B3C3C2" w14:textId="48DE74F0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4.5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Frontend</w:t>
      </w:r>
    </w:p>
    <w:p w14:paraId="08624950" w14:textId="1D910E12" w:rsidR="00A71DD3" w:rsidRPr="00A71DD3" w:rsidRDefault="00A71DD3" w:rsidP="00BF7258">
      <w:pPr>
        <w:spacing w:after="120"/>
        <w:ind w:left="360"/>
        <w:rPr>
          <w:rFonts w:ascii="TH Sarabun New" w:hAnsi="TH Sarabun New" w:cs="TH Sarabun New" w:hint="cs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A71DD3">
        <w:rPr>
          <w:rFonts w:ascii="TH Sarabun New" w:hAnsi="TH Sarabun New" w:cs="TH Sarabun New"/>
          <w:sz w:val="32"/>
          <w:szCs w:val="32"/>
          <w:cs/>
        </w:rPr>
        <w:t>จะถูกพัฒนาขึ้นด้วย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 React.js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ผู้ใช้สามารถสืบค้นข้อมูลได้สะดวก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A71DD3">
        <w:rPr>
          <w:rFonts w:ascii="TH Sarabun New" w:hAnsi="TH Sarabun New" w:cs="TH Sarabun New"/>
          <w:sz w:val="32"/>
          <w:szCs w:val="32"/>
          <w:cs/>
        </w:rPr>
        <w:t>สร้างช่องกรอกคำค้น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Search Box) </w:t>
      </w:r>
      <w:r w:rsidRPr="00A71DD3">
        <w:rPr>
          <w:rFonts w:ascii="TH Sarabun New" w:hAnsi="TH Sarabun New" w:cs="TH Sarabun New"/>
          <w:sz w:val="32"/>
          <w:szCs w:val="32"/>
          <w:cs/>
        </w:rPr>
        <w:t>ที่รองรับภาษาไทยและอังกฤษ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การค้นหาในรูปแบบที่เข้าใจง่าย เช่น ตาราง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รองรับการกรองข้อมูล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ilter) </w:t>
      </w:r>
      <w:r w:rsidRPr="00A71DD3">
        <w:rPr>
          <w:rFonts w:ascii="TH Sarabun New" w:hAnsi="TH Sarabun New" w:cs="TH Sarabun New"/>
          <w:sz w:val="32"/>
          <w:szCs w:val="32"/>
          <w:cs/>
        </w:rPr>
        <w:t>ตามหมวดหมู่ เช่น ปี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A71DD3">
        <w:rPr>
          <w:rFonts w:ascii="TH Sarabun New" w:hAnsi="TH Sarabun New" w:cs="TH Sarabun New"/>
          <w:sz w:val="32"/>
          <w:szCs w:val="32"/>
          <w:cs/>
        </w:rPr>
        <w:t>ประเภทสาร</w:t>
      </w:r>
    </w:p>
    <w:p w14:paraId="7BC1910D" w14:textId="61BF4FC3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4.6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ผลคำค้น (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User Query Processing)</w:t>
      </w:r>
    </w:p>
    <w:p w14:paraId="5061B5FD" w14:textId="49AC4B62" w:rsidR="00A71DD3" w:rsidRDefault="00A71DD3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cs/>
        </w:rPr>
        <w:t xml:space="preserve">การสืบค้นข้อมูลผ่าน 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A71DD3">
        <w:rPr>
          <w:rFonts w:ascii="TH Sarabun New" w:hAnsi="TH Sarabun New" w:cs="TH Sarabun New"/>
          <w:sz w:val="32"/>
          <w:szCs w:val="32"/>
          <w:cs/>
        </w:rPr>
        <w:t xml:space="preserve">โดยใช้ 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A71DD3">
        <w:rPr>
          <w:rFonts w:ascii="TH Sarabun New" w:hAnsi="TH Sarabun New" w:cs="TH Sarabun New"/>
          <w:sz w:val="32"/>
          <w:szCs w:val="32"/>
          <w:cs/>
        </w:rPr>
        <w:t xml:space="preserve">จาก 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>Backend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คำค้นภาษาไทยและอังกฤษสามารถดึงข้อมูลที่เกี่ยวข้องได้อย่างแม่นยำ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และ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ที่ตรงกับความต้องการของผู้ใช้</w:t>
      </w:r>
    </w:p>
    <w:p w14:paraId="2DC1FE69" w14:textId="77777777" w:rsidR="00A71DD3" w:rsidRDefault="00A71DD3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</w:p>
    <w:p w14:paraId="55B7FBB3" w14:textId="77777777" w:rsidR="00A71DD3" w:rsidRDefault="00A71DD3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</w:p>
    <w:p w14:paraId="00E573CE" w14:textId="77777777" w:rsidR="00975686" w:rsidRPr="00A71DD3" w:rsidRDefault="00975686" w:rsidP="00BF7258">
      <w:pPr>
        <w:spacing w:after="120"/>
        <w:ind w:left="360"/>
        <w:rPr>
          <w:rFonts w:ascii="TH Sarabun New" w:hAnsi="TH Sarabun New" w:cs="TH Sarabun New" w:hint="cs"/>
          <w:sz w:val="32"/>
          <w:szCs w:val="32"/>
          <w:lang w:bidi="th-TH"/>
        </w:rPr>
      </w:pPr>
    </w:p>
    <w:p w14:paraId="60DB7985" w14:textId="77777777" w:rsidR="008F6FD9" w:rsidRPr="00E85A31" w:rsidRDefault="00FE587A" w:rsidP="001E2E00">
      <w:pPr>
        <w:pStyle w:val="Pro"/>
        <w:numPr>
          <w:ilvl w:val="0"/>
          <w:numId w:val="15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lastRenderedPageBreak/>
        <w:t>วัตถุประสงค์</w:t>
      </w:r>
    </w:p>
    <w:p w14:paraId="599C4D01" w14:textId="517C3F78" w:rsidR="004667FD" w:rsidRPr="004667FD" w:rsidRDefault="004667FD" w:rsidP="00D23CAE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5.1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เพื่อพัฒนาระบบสืบค้นข้อมูลค่าการปล่อยก๊าซเรือนกระจกที่รองรับการค้นหาได้ทั้งภาษาไทยและภาษาอังกฤษ (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>Cross-lingual)</w:t>
      </w:r>
    </w:p>
    <w:p w14:paraId="5ED1BC41" w14:textId="021FD199" w:rsidR="008F6FD9" w:rsidRPr="00E85A31" w:rsidRDefault="004667FD" w:rsidP="00A332A2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>5.</w:t>
      </w:r>
      <w:r w:rsidR="00D23CAE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2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เพื่ออำนวยความสะดวกสามารถเข้าถึงเอกสาร/ข้อมูล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ที่มีอยู่ได้อย่างรวดเร็ว</w:t>
      </w:r>
    </w:p>
    <w:p w14:paraId="2C716AF3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อบเขตการดำเนินงาน</w:t>
      </w:r>
    </w:p>
    <w:p w14:paraId="62289856" w14:textId="1660852A" w:rsidR="00AA1F97" w:rsidRPr="00F76C38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ใ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ช้ข้อมูล ค่าการปล่อยก๊าซเรือนกระจก (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Emission Factors)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ที่เผยแพร่โดย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 (องค์การมหาชน)</w:t>
      </w:r>
    </w:p>
    <w:p w14:paraId="513876EB" w14:textId="273FBF2E" w:rsidR="00F76C38" w:rsidRPr="00510023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ออกแบบให้สืบค้นได้ทั้งภาษาไทยและอังกฤษด้วย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Synonym-based Approach</w:t>
      </w:r>
    </w:p>
    <w:p w14:paraId="5E3FD4E0" w14:textId="6C60CE3F" w:rsidR="00510023" w:rsidRPr="00510023" w:rsidRDefault="00510023" w:rsidP="0051002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ประเมินระบบด้วยตัวชี้วัดมาตรฐาน (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Precision, Recall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) และตรวจสอบความเหมาะสมในการใช้งานจริงสำหรับผู้ใช้ที่มีพื้นฐานต่างกัน</w:t>
      </w:r>
    </w:p>
    <w:p w14:paraId="7E19C078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ั้นตอนการดำเนินงาน</w:t>
      </w:r>
    </w:p>
    <w:p w14:paraId="50A3F584" w14:textId="39C12941" w:rsidR="008F6FD9" w:rsidRPr="00A332A2" w:rsidRDefault="00FE587A" w:rsidP="00A332A2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ศึกษาค้นคว้าทฤษฎีและงานวิจัยที่เกี่ยวข้อง</w:t>
      </w:r>
    </w:p>
    <w:p w14:paraId="3D0EA138" w14:textId="07D1B616" w:rsidR="008F6FD9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ดเตรียม</w:t>
      </w:r>
      <w:r w:rsidR="004E4E2B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ข้อมูล</w:t>
      </w:r>
    </w:p>
    <w:p w14:paraId="1689410E" w14:textId="028A3662" w:rsidR="00D23AB4" w:rsidRPr="009D1184" w:rsidRDefault="009D1184" w:rsidP="009733F1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ร้างและ</w:t>
      </w:r>
      <w:r w:rsidR="00D23AB4" w:rsidRPr="009D1184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ปรับ</w:t>
      </w: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ต่งประสิทธิภาพ</w:t>
      </w:r>
      <w:r w:rsidR="00A332A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</w:t>
      </w:r>
    </w:p>
    <w:p w14:paraId="62B36D4E" w14:textId="009341BC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ดสอบและประเมินผล</w:t>
      </w:r>
    </w:p>
    <w:p w14:paraId="187538C2" w14:textId="769FA1AE" w:rsidR="008F6FD9" w:rsidRPr="00E85A31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วิเคราะห์ </w:t>
      </w:r>
      <w:r w:rsidR="00FE587A"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รุปผลการดำเนินงาน</w:t>
      </w:r>
    </w:p>
    <w:p w14:paraId="640F21C6" w14:textId="3997D4DE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เรียบเรียงและจัดทำบทความวิ</w:t>
      </w:r>
      <w:r w:rsid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ย</w:t>
      </w:r>
    </w:p>
    <w:p w14:paraId="1DBB74C7" w14:textId="3D538A1A" w:rsidR="004857C8" w:rsidRPr="00B2484E" w:rsidRDefault="00FE587A" w:rsidP="00B2484E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จัดทำวิทยานิพนธ์</w:t>
      </w:r>
    </w:p>
    <w:p w14:paraId="622F6BB5" w14:textId="77777777" w:rsidR="008F6FD9" w:rsidRPr="00E85A31" w:rsidRDefault="00FE587A" w:rsidP="009D1184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ประโยชน์ที่คาดว่าจะได้รับ</w:t>
      </w:r>
    </w:p>
    <w:p w14:paraId="389AD7B2" w14:textId="576725EA" w:rsidR="0025625A" w:rsidRPr="0025625A" w:rsidRDefault="0025625A" w:rsidP="0025625A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ระบบสืบค้น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Cross-lingual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ี่ใช้งานจริ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ช่วยให้ผู้ใช้สามารถค้นหาเอกสาร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ได้สะดวก โดยไม่ถูกจำกัดด้วยภาษา</w:t>
      </w:r>
    </w:p>
    <w:p w14:paraId="5591341F" w14:textId="45B2D457" w:rsidR="008F6FD9" w:rsidRDefault="0025625A" w:rsidP="00D23CAE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่งเสริมให้นักวิจัย นักศึกษา หน่วยงานภาครัฐและเอกชน มีข้อมูลครบถ้วนทั้งจากแหล่งภาษาไทยและภาษาอังกฤษ</w:t>
      </w:r>
    </w:p>
    <w:p w14:paraId="371FF242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3FA5FE4E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1C2F443C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6CF0BBB4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2BDF8CF0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29ED6B85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4FF92486" w14:textId="77777777" w:rsidR="0048485D" w:rsidRPr="00D23CAE" w:rsidRDefault="0048485D" w:rsidP="00B2484E">
      <w:pPr>
        <w:pStyle w:val="Pro"/>
        <w:spacing w:after="60"/>
        <w:ind w:left="360"/>
        <w:jc w:val="thaiDistribute"/>
        <w:rPr>
          <w:rFonts w:ascii="TH Sarabun New" w:hAnsi="TH Sarabun New" w:cs="TH Sarabun New" w:hint="cs"/>
          <w:b w:val="0"/>
          <w:bCs w:val="0"/>
          <w:sz w:val="32"/>
          <w:szCs w:val="32"/>
        </w:rPr>
      </w:pPr>
    </w:p>
    <w:p w14:paraId="27FF01D5" w14:textId="0EEC8702" w:rsidR="00BA0EB8" w:rsidRPr="00660E8A" w:rsidRDefault="00FE587A" w:rsidP="004E4E2B">
      <w:pPr>
        <w:pStyle w:val="Pro"/>
        <w:numPr>
          <w:ilvl w:val="0"/>
          <w:numId w:val="3"/>
        </w:numPr>
        <w:spacing w:before="240" w:after="120"/>
        <w:jc w:val="thaiDistribute"/>
        <w:rPr>
          <w:rStyle w:val="Hyperlink0"/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รายการอ้างอิง</w:t>
      </w:r>
    </w:p>
    <w:p w14:paraId="57BAC42B" w14:textId="77777777" w:rsidR="00E07E48" w:rsidRPr="00E07E48" w:rsidRDefault="00BA0EB8" w:rsidP="00E07E48">
      <w:pPr>
        <w:pStyle w:val="EndNoteBibliography"/>
        <w:ind w:left="720" w:hanging="720"/>
      </w:pPr>
      <w:r>
        <w:rPr>
          <w:rStyle w:val="Hyperlink0"/>
          <w:rFonts w:ascii="TH Sarabun New" w:hAnsi="TH Sarabun New"/>
          <w:sz w:val="30"/>
          <w:szCs w:val="30"/>
        </w:rPr>
        <w:fldChar w:fldCharType="begin"/>
      </w:r>
      <w:r>
        <w:rPr>
          <w:rStyle w:val="Hyperlink0"/>
          <w:rFonts w:ascii="TH Sarabun New" w:hAnsi="TH Sarabun New"/>
          <w:sz w:val="30"/>
          <w:szCs w:val="30"/>
        </w:rPr>
        <w:instrText xml:space="preserve"> ADDIN EN.REFLIST </w:instrText>
      </w:r>
      <w:r>
        <w:rPr>
          <w:rStyle w:val="Hyperlink0"/>
          <w:rFonts w:ascii="TH Sarabun New" w:hAnsi="TH Sarabun New"/>
          <w:sz w:val="30"/>
          <w:szCs w:val="30"/>
        </w:rPr>
        <w:fldChar w:fldCharType="separate"/>
      </w:r>
      <w:r w:rsidR="00E07E48" w:rsidRPr="00E07E48">
        <w:t>[1]</w:t>
      </w:r>
      <w:r w:rsidR="00E07E48" w:rsidRPr="00E07E48">
        <w:tab/>
        <w:t xml:space="preserve">G.-A. Levow, D. W. Oard, and P. Resnik, "Dictionary-based techniques for cross-language information retrieval," </w:t>
      </w:r>
      <w:r w:rsidR="00E07E48" w:rsidRPr="00E07E48">
        <w:rPr>
          <w:i/>
        </w:rPr>
        <w:t xml:space="preserve">Information processing &amp; management, </w:t>
      </w:r>
      <w:r w:rsidR="00E07E48" w:rsidRPr="00E07E48">
        <w:t>vol. 41, no. 3, pp. 523-547, 2005.</w:t>
      </w:r>
    </w:p>
    <w:p w14:paraId="485140C8" w14:textId="77777777" w:rsidR="00E07E48" w:rsidRPr="00E07E48" w:rsidRDefault="00E07E48" w:rsidP="00E07E48">
      <w:pPr>
        <w:pStyle w:val="EndNoteBibliography"/>
        <w:ind w:left="720" w:hanging="720"/>
      </w:pPr>
      <w:r w:rsidRPr="00E07E48">
        <w:t>[2]</w:t>
      </w:r>
      <w:r w:rsidRPr="00E07E48">
        <w:tab/>
        <w:t xml:space="preserve">S. Sun, C. Luo, and J. Chen, "A review of natural language processing techniques for opinion mining systems," </w:t>
      </w:r>
      <w:r w:rsidRPr="00E07E48">
        <w:rPr>
          <w:i/>
        </w:rPr>
        <w:t xml:space="preserve">Information fusion, </w:t>
      </w:r>
      <w:r w:rsidRPr="00E07E48">
        <w:t>vol. 36, pp. 10-25, 2017.</w:t>
      </w:r>
    </w:p>
    <w:p w14:paraId="6AFBB3DF" w14:textId="77777777" w:rsidR="00E07E48" w:rsidRPr="00E07E48" w:rsidRDefault="00E07E48" w:rsidP="00E07E48">
      <w:pPr>
        <w:pStyle w:val="EndNoteBibliography"/>
        <w:ind w:left="720" w:hanging="720"/>
      </w:pPr>
      <w:r w:rsidRPr="00E07E48">
        <w:t>[3]</w:t>
      </w:r>
      <w:r w:rsidRPr="00E07E48">
        <w:tab/>
        <w:t xml:space="preserve">P. Nikesh, S. M. Idicula, and S. D. Peter, "English-Malayalam cross-lingual information retrieval—an experience," in </w:t>
      </w:r>
      <w:r w:rsidRPr="00E07E48">
        <w:rPr>
          <w:i/>
        </w:rPr>
        <w:t>2008 IEEE International Conference on Electro/Information Technology</w:t>
      </w:r>
      <w:r w:rsidRPr="00E07E48">
        <w:t xml:space="preserve">, 2008: IEEE, pp. 271-275. </w:t>
      </w:r>
    </w:p>
    <w:p w14:paraId="4F76B697" w14:textId="77777777" w:rsidR="00E07E48" w:rsidRPr="00E07E48" w:rsidRDefault="00E07E48" w:rsidP="00E07E48">
      <w:pPr>
        <w:pStyle w:val="EndNoteBibliography"/>
        <w:ind w:left="720" w:hanging="720"/>
      </w:pPr>
      <w:r w:rsidRPr="00E07E48">
        <w:t>[4]</w:t>
      </w:r>
      <w:r w:rsidRPr="00E07E48">
        <w:tab/>
        <w:t xml:space="preserve">A. F. Abka, M. Pratama, and W. Jatmiko, "Cross-Lingual Summarization: English-Bahasa Indonesia," in </w:t>
      </w:r>
      <w:r w:rsidRPr="00E07E48">
        <w:rPr>
          <w:i/>
        </w:rPr>
        <w:t>2021 6th International Workshop on Big Data and Information Security (IWBIS)</w:t>
      </w:r>
      <w:r w:rsidRPr="00E07E48">
        <w:t xml:space="preserve">, 2021: IEEE, pp. 53-58. </w:t>
      </w:r>
    </w:p>
    <w:p w14:paraId="26925918" w14:textId="3C923136" w:rsidR="008F6FD9" w:rsidRDefault="00BA0EB8" w:rsidP="004E4E2B">
      <w:pPr>
        <w:rPr>
          <w:rStyle w:val="Hyperlink0"/>
          <w:rFonts w:ascii="TH Sarabun New" w:hAnsi="TH Sarabun New"/>
          <w:sz w:val="30"/>
          <w:szCs w:val="30"/>
        </w:rPr>
      </w:pPr>
      <w:r>
        <w:rPr>
          <w:rStyle w:val="Hyperlink0"/>
          <w:rFonts w:ascii="TH Sarabun New" w:hAnsi="TH Sarabun New"/>
          <w:sz w:val="30"/>
          <w:szCs w:val="30"/>
        </w:rPr>
        <w:fldChar w:fldCharType="end"/>
      </w:r>
    </w:p>
    <w:sectPr w:rsidR="008F6FD9" w:rsidSect="00DF1446">
      <w:headerReference w:type="default" r:id="rId10"/>
      <w:pgSz w:w="11900" w:h="16840"/>
      <w:pgMar w:top="1440" w:right="1550" w:bottom="1440" w:left="1701" w:header="936" w:footer="1245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8C3102A" w14:textId="77777777" w:rsidR="000F2A45" w:rsidRDefault="000F2A45">
      <w:r>
        <w:separator/>
      </w:r>
    </w:p>
  </w:endnote>
  <w:endnote w:type="continuationSeparator" w:id="0">
    <w:p w14:paraId="2702B0BD" w14:textId="77777777" w:rsidR="000F2A45" w:rsidRDefault="000F2A4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435B9E3" w14:textId="77777777" w:rsidR="000F2A45" w:rsidRDefault="000F2A45">
      <w:r>
        <w:separator/>
      </w:r>
    </w:p>
  </w:footnote>
  <w:footnote w:type="continuationSeparator" w:id="0">
    <w:p w14:paraId="3E2CD0A3" w14:textId="77777777" w:rsidR="000F2A45" w:rsidRDefault="000F2A4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B67E6DC" w14:textId="77777777" w:rsidR="00FE587A" w:rsidRDefault="00FE587A">
    <w:pPr>
      <w:pStyle w:val="Header"/>
      <w:jc w:val="right"/>
    </w:pPr>
    <w:r>
      <w:fldChar w:fldCharType="begin"/>
    </w:r>
    <w:r>
      <w:instrText xml:space="preserve"> PAGE </w:instrText>
    </w:r>
    <w:r>
      <w:fldChar w:fldCharType="separate"/>
    </w:r>
    <w:r w:rsidR="009A3AC9"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4B6C65"/>
    <w:multiLevelType w:val="multilevel"/>
    <w:tmpl w:val="63DA05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0EC052D"/>
    <w:multiLevelType w:val="multilevel"/>
    <w:tmpl w:val="709452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7C12CB0"/>
    <w:multiLevelType w:val="multilevel"/>
    <w:tmpl w:val="17F43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3D458E"/>
    <w:multiLevelType w:val="hybridMultilevel"/>
    <w:tmpl w:val="3FB443DC"/>
    <w:numStyleLink w:val="Bullets"/>
  </w:abstractNum>
  <w:abstractNum w:abstractNumId="4" w15:restartNumberingAfterBreak="0">
    <w:nsid w:val="09CE41F1"/>
    <w:multiLevelType w:val="multilevel"/>
    <w:tmpl w:val="D3C23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FE320B7"/>
    <w:multiLevelType w:val="multilevel"/>
    <w:tmpl w:val="65C4A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AB306DF"/>
    <w:multiLevelType w:val="hybridMultilevel"/>
    <w:tmpl w:val="74CC367E"/>
    <w:styleLink w:val="ImportedStyle4"/>
    <w:lvl w:ilvl="0" w:tplc="DC6A6326">
      <w:start w:val="1"/>
      <w:numFmt w:val="decimal"/>
      <w:lvlText w:val="%1."/>
      <w:lvlJc w:val="left"/>
      <w:pPr>
        <w:ind w:left="64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2DA201E6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F5439BE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B9637CE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52017D6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CB41120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B169E2E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64872C8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BBC298C4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7" w15:restartNumberingAfterBreak="0">
    <w:nsid w:val="1D353A96"/>
    <w:multiLevelType w:val="multilevel"/>
    <w:tmpl w:val="A3FC94A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8" w15:restartNumberingAfterBreak="0">
    <w:nsid w:val="269906A8"/>
    <w:multiLevelType w:val="multilevel"/>
    <w:tmpl w:val="2AAEB70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A49690B"/>
    <w:multiLevelType w:val="multilevel"/>
    <w:tmpl w:val="1FBA96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2EED78D5"/>
    <w:multiLevelType w:val="hybridMultilevel"/>
    <w:tmpl w:val="A67A243C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1" w15:restartNumberingAfterBreak="0">
    <w:nsid w:val="2F81216B"/>
    <w:multiLevelType w:val="multilevel"/>
    <w:tmpl w:val="7A3CF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32342B0C"/>
    <w:multiLevelType w:val="hybridMultilevel"/>
    <w:tmpl w:val="B5AE6422"/>
    <w:numStyleLink w:val="Bullets0"/>
  </w:abstractNum>
  <w:abstractNum w:abstractNumId="13" w15:restartNumberingAfterBreak="0">
    <w:nsid w:val="347244CB"/>
    <w:multiLevelType w:val="multilevel"/>
    <w:tmpl w:val="BAD2B6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4" w15:restartNumberingAfterBreak="0">
    <w:nsid w:val="3C280427"/>
    <w:multiLevelType w:val="multilevel"/>
    <w:tmpl w:val="D5B641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42685C4A"/>
    <w:multiLevelType w:val="hybridMultilevel"/>
    <w:tmpl w:val="B5AE6422"/>
    <w:styleLink w:val="Bullets0"/>
    <w:lvl w:ilvl="0" w:tplc="F89E8428">
      <w:start w:val="1"/>
      <w:numFmt w:val="bullet"/>
      <w:lvlText w:val="•"/>
      <w:lvlJc w:val="left"/>
      <w:pPr>
        <w:tabs>
          <w:tab w:val="num" w:pos="1224"/>
        </w:tabs>
        <w:ind w:left="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1C6AB4E">
      <w:start w:val="1"/>
      <w:numFmt w:val="bullet"/>
      <w:lvlText w:val="•"/>
      <w:lvlJc w:val="left"/>
      <w:pPr>
        <w:tabs>
          <w:tab w:val="num" w:pos="1824"/>
        </w:tabs>
        <w:ind w:left="1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DFE5C24">
      <w:start w:val="1"/>
      <w:numFmt w:val="bullet"/>
      <w:lvlText w:val="•"/>
      <w:lvlJc w:val="left"/>
      <w:pPr>
        <w:tabs>
          <w:tab w:val="num" w:pos="2424"/>
        </w:tabs>
        <w:ind w:left="1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C025E18">
      <w:start w:val="1"/>
      <w:numFmt w:val="bullet"/>
      <w:lvlText w:val="•"/>
      <w:lvlJc w:val="left"/>
      <w:pPr>
        <w:tabs>
          <w:tab w:val="num" w:pos="3024"/>
        </w:tabs>
        <w:ind w:left="2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4EA4749E">
      <w:start w:val="1"/>
      <w:numFmt w:val="bullet"/>
      <w:lvlText w:val="•"/>
      <w:lvlJc w:val="left"/>
      <w:pPr>
        <w:tabs>
          <w:tab w:val="num" w:pos="3624"/>
        </w:tabs>
        <w:ind w:left="29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BF80B86">
      <w:start w:val="1"/>
      <w:numFmt w:val="bullet"/>
      <w:lvlText w:val="•"/>
      <w:lvlJc w:val="left"/>
      <w:pPr>
        <w:tabs>
          <w:tab w:val="num" w:pos="4224"/>
        </w:tabs>
        <w:ind w:left="3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94480B4E">
      <w:start w:val="1"/>
      <w:numFmt w:val="bullet"/>
      <w:lvlText w:val="•"/>
      <w:lvlJc w:val="left"/>
      <w:pPr>
        <w:tabs>
          <w:tab w:val="num" w:pos="4824"/>
        </w:tabs>
        <w:ind w:left="4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F2BA4B6C">
      <w:start w:val="1"/>
      <w:numFmt w:val="bullet"/>
      <w:lvlText w:val="•"/>
      <w:lvlJc w:val="left"/>
      <w:pPr>
        <w:tabs>
          <w:tab w:val="num" w:pos="5424"/>
        </w:tabs>
        <w:ind w:left="4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F056AB64">
      <w:start w:val="1"/>
      <w:numFmt w:val="bullet"/>
      <w:lvlText w:val="•"/>
      <w:lvlJc w:val="left"/>
      <w:pPr>
        <w:tabs>
          <w:tab w:val="num" w:pos="6024"/>
        </w:tabs>
        <w:ind w:left="5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6" w15:restartNumberingAfterBreak="0">
    <w:nsid w:val="46AD1674"/>
    <w:multiLevelType w:val="multilevel"/>
    <w:tmpl w:val="97507848"/>
    <w:numStyleLink w:val="ImportedStyle1"/>
  </w:abstractNum>
  <w:abstractNum w:abstractNumId="17" w15:restartNumberingAfterBreak="0">
    <w:nsid w:val="46BD0FE3"/>
    <w:multiLevelType w:val="hybridMultilevel"/>
    <w:tmpl w:val="58E6D1E2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8" w15:restartNumberingAfterBreak="0">
    <w:nsid w:val="4ECE04B9"/>
    <w:multiLevelType w:val="multilevel"/>
    <w:tmpl w:val="DFB25A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50A33D85"/>
    <w:multiLevelType w:val="multilevel"/>
    <w:tmpl w:val="A448F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53E779BC"/>
    <w:multiLevelType w:val="hybridMultilevel"/>
    <w:tmpl w:val="C526C3EA"/>
    <w:lvl w:ilvl="0" w:tplc="04090001">
      <w:start w:val="1"/>
      <w:numFmt w:val="bullet"/>
      <w:lvlText w:val=""/>
      <w:lvlJc w:val="left"/>
      <w:pPr>
        <w:ind w:left="142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21" w15:restartNumberingAfterBreak="0">
    <w:nsid w:val="56886B46"/>
    <w:multiLevelType w:val="multilevel"/>
    <w:tmpl w:val="97507848"/>
    <w:styleLink w:val="ImportedStyle1"/>
    <w:lvl w:ilvl="0">
      <w:start w:val="1"/>
      <w:numFmt w:val="decimal"/>
      <w:lvlText w:val="%1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789" w:hanging="429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8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1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55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91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227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26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29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2" w15:restartNumberingAfterBreak="0">
    <w:nsid w:val="584058B8"/>
    <w:multiLevelType w:val="multilevel"/>
    <w:tmpl w:val="9CF4E8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5F5D35AB"/>
    <w:multiLevelType w:val="hybridMultilevel"/>
    <w:tmpl w:val="74CC367E"/>
    <w:numStyleLink w:val="ImportedStyle4"/>
  </w:abstractNum>
  <w:abstractNum w:abstractNumId="24" w15:restartNumberingAfterBreak="0">
    <w:nsid w:val="74900F67"/>
    <w:multiLevelType w:val="hybridMultilevel"/>
    <w:tmpl w:val="3FB443DC"/>
    <w:styleLink w:val="Bullets"/>
    <w:lvl w:ilvl="0" w:tplc="9B628E7C">
      <w:start w:val="1"/>
      <w:numFmt w:val="bullet"/>
      <w:lvlText w:val="•"/>
      <w:lvlJc w:val="left"/>
      <w:pPr>
        <w:ind w:left="2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D7A2F2CC">
      <w:start w:val="1"/>
      <w:numFmt w:val="bullet"/>
      <w:lvlText w:val="•"/>
      <w:lvlJc w:val="left"/>
      <w:pPr>
        <w:ind w:left="8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ED06920">
      <w:start w:val="1"/>
      <w:numFmt w:val="bullet"/>
      <w:lvlText w:val="•"/>
      <w:lvlJc w:val="left"/>
      <w:pPr>
        <w:ind w:left="1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A56CC58">
      <w:start w:val="1"/>
      <w:numFmt w:val="bullet"/>
      <w:lvlText w:val="•"/>
      <w:lvlJc w:val="left"/>
      <w:pPr>
        <w:ind w:left="2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4F8DA68">
      <w:start w:val="1"/>
      <w:numFmt w:val="bullet"/>
      <w:lvlText w:val="•"/>
      <w:lvlJc w:val="left"/>
      <w:pPr>
        <w:ind w:left="26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5ABEAE24">
      <w:start w:val="1"/>
      <w:numFmt w:val="bullet"/>
      <w:lvlText w:val="•"/>
      <w:lvlJc w:val="left"/>
      <w:pPr>
        <w:ind w:left="32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6DE62AA">
      <w:start w:val="1"/>
      <w:numFmt w:val="bullet"/>
      <w:lvlText w:val="•"/>
      <w:lvlJc w:val="left"/>
      <w:pPr>
        <w:ind w:left="38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1C06E66">
      <w:start w:val="1"/>
      <w:numFmt w:val="bullet"/>
      <w:lvlText w:val="•"/>
      <w:lvlJc w:val="left"/>
      <w:pPr>
        <w:ind w:left="4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6B09B82">
      <w:start w:val="1"/>
      <w:numFmt w:val="bullet"/>
      <w:lvlText w:val="•"/>
      <w:lvlJc w:val="left"/>
      <w:pPr>
        <w:ind w:left="5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5" w15:restartNumberingAfterBreak="0">
    <w:nsid w:val="75F1012A"/>
    <w:multiLevelType w:val="multilevel"/>
    <w:tmpl w:val="CF48B9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93402753">
    <w:abstractNumId w:val="21"/>
  </w:num>
  <w:num w:numId="2" w16cid:durableId="834683123">
    <w:abstractNumId w:val="16"/>
  </w:num>
  <w:num w:numId="3" w16cid:durableId="1803838816">
    <w:abstractNumId w:val="16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 w16cid:durableId="180050073">
    <w:abstractNumId w:val="24"/>
  </w:num>
  <w:num w:numId="5" w16cid:durableId="695692221">
    <w:abstractNumId w:val="3"/>
  </w:num>
  <w:num w:numId="6" w16cid:durableId="1903523410">
    <w:abstractNumId w:val="16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 w16cid:durableId="195126060">
    <w:abstractNumId w:val="16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  <w:lang w:bidi="th-TH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 w16cid:durableId="392779216">
    <w:abstractNumId w:val="16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 w16cid:durableId="232282950">
    <w:abstractNumId w:val="3"/>
    <w:lvlOverride w:ilvl="0">
      <w:lvl w:ilvl="0" w:tplc="6596B01C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C8EA3810">
        <w:start w:val="1"/>
        <w:numFmt w:val="bullet"/>
        <w:lvlText w:val="•"/>
        <w:lvlJc w:val="left"/>
        <w:pPr>
          <w:ind w:left="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32EAA8D4">
        <w:start w:val="1"/>
        <w:numFmt w:val="bullet"/>
        <w:lvlText w:val="•"/>
        <w:lvlJc w:val="left"/>
        <w:pPr>
          <w:ind w:left="1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4AB45114">
        <w:start w:val="1"/>
        <w:numFmt w:val="bullet"/>
        <w:lvlText w:val="•"/>
        <w:lvlJc w:val="left"/>
        <w:pPr>
          <w:ind w:left="2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D3420EBA">
        <w:start w:val="1"/>
        <w:numFmt w:val="bullet"/>
        <w:lvlText w:val="•"/>
        <w:lvlJc w:val="left"/>
        <w:pPr>
          <w:ind w:left="26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32600986">
        <w:start w:val="1"/>
        <w:numFmt w:val="bullet"/>
        <w:lvlText w:val="•"/>
        <w:lvlJc w:val="left"/>
        <w:pPr>
          <w:ind w:left="32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AC4EB778">
        <w:start w:val="1"/>
        <w:numFmt w:val="bullet"/>
        <w:lvlText w:val="•"/>
        <w:lvlJc w:val="left"/>
        <w:pPr>
          <w:ind w:left="3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0066AEDC">
        <w:start w:val="1"/>
        <w:numFmt w:val="bullet"/>
        <w:lvlText w:val="•"/>
        <w:lvlJc w:val="left"/>
        <w:pPr>
          <w:ind w:left="4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AEE2B3CA">
        <w:start w:val="1"/>
        <w:numFmt w:val="bullet"/>
        <w:lvlText w:val="•"/>
        <w:lvlJc w:val="left"/>
        <w:pPr>
          <w:ind w:left="5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 w16cid:durableId="812795158">
    <w:abstractNumId w:val="16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 w16cid:durableId="992371288">
    <w:abstractNumId w:val="3"/>
    <w:lvlOverride w:ilvl="0">
      <w:lvl w:ilvl="0" w:tplc="6596B01C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C8EA3810">
        <w:start w:val="1"/>
        <w:numFmt w:val="bullet"/>
        <w:lvlText w:val="•"/>
        <w:lvlJc w:val="left"/>
        <w:pPr>
          <w:ind w:left="789" w:hanging="189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32EAA8D4">
        <w:start w:val="1"/>
        <w:numFmt w:val="bullet"/>
        <w:lvlText w:val="•"/>
        <w:lvlJc w:val="left"/>
        <w:pPr>
          <w:ind w:left="1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4AB45114">
        <w:start w:val="1"/>
        <w:numFmt w:val="bullet"/>
        <w:lvlText w:val="•"/>
        <w:lvlJc w:val="left"/>
        <w:pPr>
          <w:ind w:left="1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D3420EBA">
        <w:start w:val="1"/>
        <w:numFmt w:val="bullet"/>
        <w:lvlText w:val="•"/>
        <w:lvlJc w:val="left"/>
        <w:pPr>
          <w:ind w:left="25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32600986">
        <w:start w:val="1"/>
        <w:numFmt w:val="bullet"/>
        <w:lvlText w:val="•"/>
        <w:lvlJc w:val="left"/>
        <w:pPr>
          <w:ind w:left="31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AC4EB778">
        <w:start w:val="1"/>
        <w:numFmt w:val="bullet"/>
        <w:lvlText w:val="•"/>
        <w:lvlJc w:val="left"/>
        <w:pPr>
          <w:ind w:left="37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0066AEDC">
        <w:start w:val="1"/>
        <w:numFmt w:val="bullet"/>
        <w:lvlText w:val="•"/>
        <w:lvlJc w:val="left"/>
        <w:pPr>
          <w:ind w:left="4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AEE2B3CA">
        <w:start w:val="1"/>
        <w:numFmt w:val="bullet"/>
        <w:lvlText w:val="•"/>
        <w:lvlJc w:val="left"/>
        <w:pPr>
          <w:ind w:left="4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2" w16cid:durableId="255019764">
    <w:abstractNumId w:val="16"/>
    <w:lvlOverride w:ilvl="0">
      <w:startOverride w:val="4"/>
      <w:lvl w:ilvl="0">
        <w:start w:val="4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 w16cid:durableId="1568878914">
    <w:abstractNumId w:val="15"/>
  </w:num>
  <w:num w:numId="14" w16cid:durableId="1657802221">
    <w:abstractNumId w:val="12"/>
  </w:num>
  <w:num w:numId="15" w16cid:durableId="1426537144">
    <w:abstractNumId w:val="16"/>
    <w:lvlOverride w:ilvl="0">
      <w:startOverride w:val="5"/>
      <w:lvl w:ilvl="0">
        <w:start w:val="5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6" w16cid:durableId="628391013">
    <w:abstractNumId w:val="6"/>
  </w:num>
  <w:num w:numId="17" w16cid:durableId="1309827059">
    <w:abstractNumId w:val="23"/>
  </w:num>
  <w:num w:numId="18" w16cid:durableId="1893299264">
    <w:abstractNumId w:val="10"/>
  </w:num>
  <w:num w:numId="19" w16cid:durableId="1819373445">
    <w:abstractNumId w:val="17"/>
  </w:num>
  <w:num w:numId="20" w16cid:durableId="27725469">
    <w:abstractNumId w:val="20"/>
  </w:num>
  <w:num w:numId="21" w16cid:durableId="2136176857">
    <w:abstractNumId w:val="16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 w16cid:durableId="513809549">
    <w:abstractNumId w:val="19"/>
  </w:num>
  <w:num w:numId="23" w16cid:durableId="1647706801">
    <w:abstractNumId w:val="22"/>
  </w:num>
  <w:num w:numId="24" w16cid:durableId="647785186">
    <w:abstractNumId w:val="25"/>
  </w:num>
  <w:num w:numId="25" w16cid:durableId="460921833">
    <w:abstractNumId w:val="13"/>
  </w:num>
  <w:num w:numId="26" w16cid:durableId="734160259">
    <w:abstractNumId w:val="18"/>
  </w:num>
  <w:num w:numId="27" w16cid:durableId="1034228048">
    <w:abstractNumId w:val="7"/>
  </w:num>
  <w:num w:numId="28" w16cid:durableId="1431776002">
    <w:abstractNumId w:val="8"/>
  </w:num>
  <w:num w:numId="29" w16cid:durableId="1461261307">
    <w:abstractNumId w:val="4"/>
  </w:num>
  <w:num w:numId="30" w16cid:durableId="866679028">
    <w:abstractNumId w:val="9"/>
  </w:num>
  <w:num w:numId="31" w16cid:durableId="1390765300">
    <w:abstractNumId w:val="2"/>
  </w:num>
  <w:num w:numId="32" w16cid:durableId="1182164141">
    <w:abstractNumId w:val="5"/>
  </w:num>
  <w:num w:numId="33" w16cid:durableId="473178842">
    <w:abstractNumId w:val="0"/>
  </w:num>
  <w:num w:numId="34" w16cid:durableId="2085906545">
    <w:abstractNumId w:val="14"/>
  </w:num>
  <w:num w:numId="35" w16cid:durableId="1539397060">
    <w:abstractNumId w:val="11"/>
  </w:num>
  <w:num w:numId="36" w16cid:durableId="202532856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displayBackgroundShap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zrpf9vozp2ere990950wfd5zvtr5f5900z&quot;&gt;Thesis&lt;record-ids&gt;&lt;item&gt;9&lt;/item&gt;&lt;item&gt;11&lt;/item&gt;&lt;item&gt;12&lt;/item&gt;&lt;/record-ids&gt;&lt;/item&gt;&lt;/Libraries&gt;"/>
  </w:docVars>
  <w:rsids>
    <w:rsidRoot w:val="008F6FD9"/>
    <w:rsid w:val="00013210"/>
    <w:rsid w:val="000133DF"/>
    <w:rsid w:val="000278D4"/>
    <w:rsid w:val="00032699"/>
    <w:rsid w:val="000405A1"/>
    <w:rsid w:val="000566AF"/>
    <w:rsid w:val="0006030F"/>
    <w:rsid w:val="000617DD"/>
    <w:rsid w:val="00065701"/>
    <w:rsid w:val="00066637"/>
    <w:rsid w:val="0006704F"/>
    <w:rsid w:val="00070CB7"/>
    <w:rsid w:val="000759FF"/>
    <w:rsid w:val="00083AE8"/>
    <w:rsid w:val="000930E9"/>
    <w:rsid w:val="0009429A"/>
    <w:rsid w:val="000A00BC"/>
    <w:rsid w:val="000A0D91"/>
    <w:rsid w:val="000A12F9"/>
    <w:rsid w:val="000B5016"/>
    <w:rsid w:val="000B615F"/>
    <w:rsid w:val="000C752D"/>
    <w:rsid w:val="000C7D49"/>
    <w:rsid w:val="000D0BB9"/>
    <w:rsid w:val="000D52F3"/>
    <w:rsid w:val="000E1F7A"/>
    <w:rsid w:val="000E2F89"/>
    <w:rsid w:val="000F2A45"/>
    <w:rsid w:val="000F3A11"/>
    <w:rsid w:val="00105091"/>
    <w:rsid w:val="00105B2F"/>
    <w:rsid w:val="001118B8"/>
    <w:rsid w:val="00114913"/>
    <w:rsid w:val="001161EB"/>
    <w:rsid w:val="0011714C"/>
    <w:rsid w:val="00127FD9"/>
    <w:rsid w:val="00134992"/>
    <w:rsid w:val="001360BD"/>
    <w:rsid w:val="0013696F"/>
    <w:rsid w:val="0013796F"/>
    <w:rsid w:val="00140A7A"/>
    <w:rsid w:val="001463E1"/>
    <w:rsid w:val="00146BD0"/>
    <w:rsid w:val="00153DB2"/>
    <w:rsid w:val="00162CE2"/>
    <w:rsid w:val="00164881"/>
    <w:rsid w:val="00165B17"/>
    <w:rsid w:val="00166B37"/>
    <w:rsid w:val="00166E06"/>
    <w:rsid w:val="001713CB"/>
    <w:rsid w:val="00171D13"/>
    <w:rsid w:val="00172C31"/>
    <w:rsid w:val="001767E8"/>
    <w:rsid w:val="00185650"/>
    <w:rsid w:val="00194D82"/>
    <w:rsid w:val="00196D78"/>
    <w:rsid w:val="001A072C"/>
    <w:rsid w:val="001A13A8"/>
    <w:rsid w:val="001A6AF3"/>
    <w:rsid w:val="001A6D98"/>
    <w:rsid w:val="001B29B0"/>
    <w:rsid w:val="001B3FFE"/>
    <w:rsid w:val="001B6521"/>
    <w:rsid w:val="001D0E1B"/>
    <w:rsid w:val="001E0D1A"/>
    <w:rsid w:val="001E1987"/>
    <w:rsid w:val="001E1C42"/>
    <w:rsid w:val="001E2E00"/>
    <w:rsid w:val="001F4386"/>
    <w:rsid w:val="00220B86"/>
    <w:rsid w:val="002211B7"/>
    <w:rsid w:val="00223C79"/>
    <w:rsid w:val="0022621C"/>
    <w:rsid w:val="002333BE"/>
    <w:rsid w:val="00235FE1"/>
    <w:rsid w:val="00237CC5"/>
    <w:rsid w:val="00244873"/>
    <w:rsid w:val="00246CB1"/>
    <w:rsid w:val="0025625A"/>
    <w:rsid w:val="00256AFA"/>
    <w:rsid w:val="002578DA"/>
    <w:rsid w:val="0026121B"/>
    <w:rsid w:val="0026415B"/>
    <w:rsid w:val="00280679"/>
    <w:rsid w:val="00281EA6"/>
    <w:rsid w:val="0028350F"/>
    <w:rsid w:val="00286BDB"/>
    <w:rsid w:val="00293BD2"/>
    <w:rsid w:val="00296A7E"/>
    <w:rsid w:val="0029732F"/>
    <w:rsid w:val="002A48A7"/>
    <w:rsid w:val="002A4A1B"/>
    <w:rsid w:val="002B0B6E"/>
    <w:rsid w:val="002B5E48"/>
    <w:rsid w:val="002B7A0D"/>
    <w:rsid w:val="002D712A"/>
    <w:rsid w:val="002E09AC"/>
    <w:rsid w:val="002E13C9"/>
    <w:rsid w:val="002E1806"/>
    <w:rsid w:val="002E3978"/>
    <w:rsid w:val="002E7A41"/>
    <w:rsid w:val="002F7BE4"/>
    <w:rsid w:val="003026DC"/>
    <w:rsid w:val="003245D5"/>
    <w:rsid w:val="003260B6"/>
    <w:rsid w:val="00327701"/>
    <w:rsid w:val="00330362"/>
    <w:rsid w:val="0033346C"/>
    <w:rsid w:val="0033361B"/>
    <w:rsid w:val="0033593C"/>
    <w:rsid w:val="00335EFA"/>
    <w:rsid w:val="00335F0A"/>
    <w:rsid w:val="00337330"/>
    <w:rsid w:val="00337523"/>
    <w:rsid w:val="00337D20"/>
    <w:rsid w:val="003428DA"/>
    <w:rsid w:val="00344741"/>
    <w:rsid w:val="00350E3A"/>
    <w:rsid w:val="00357D46"/>
    <w:rsid w:val="00360A0F"/>
    <w:rsid w:val="003620F5"/>
    <w:rsid w:val="00364F22"/>
    <w:rsid w:val="00380C03"/>
    <w:rsid w:val="00381DE6"/>
    <w:rsid w:val="00385ABC"/>
    <w:rsid w:val="003869FE"/>
    <w:rsid w:val="00390C9E"/>
    <w:rsid w:val="003932DD"/>
    <w:rsid w:val="00395BCC"/>
    <w:rsid w:val="00397D3F"/>
    <w:rsid w:val="003A707F"/>
    <w:rsid w:val="003B62AD"/>
    <w:rsid w:val="003B63D0"/>
    <w:rsid w:val="003C0AFF"/>
    <w:rsid w:val="003C2BC0"/>
    <w:rsid w:val="003E5397"/>
    <w:rsid w:val="003E7F74"/>
    <w:rsid w:val="004002BB"/>
    <w:rsid w:val="00402904"/>
    <w:rsid w:val="00402ADF"/>
    <w:rsid w:val="00407984"/>
    <w:rsid w:val="00407ACA"/>
    <w:rsid w:val="00411946"/>
    <w:rsid w:val="00412C52"/>
    <w:rsid w:val="004170ED"/>
    <w:rsid w:val="004172A7"/>
    <w:rsid w:val="0041762C"/>
    <w:rsid w:val="0042107E"/>
    <w:rsid w:val="0043713D"/>
    <w:rsid w:val="0044192F"/>
    <w:rsid w:val="0044285B"/>
    <w:rsid w:val="00446065"/>
    <w:rsid w:val="00450C97"/>
    <w:rsid w:val="004528EF"/>
    <w:rsid w:val="00452C76"/>
    <w:rsid w:val="00453DF8"/>
    <w:rsid w:val="00455F41"/>
    <w:rsid w:val="0045722B"/>
    <w:rsid w:val="004667FD"/>
    <w:rsid w:val="00475D4C"/>
    <w:rsid w:val="00477DD0"/>
    <w:rsid w:val="004814B5"/>
    <w:rsid w:val="00483293"/>
    <w:rsid w:val="0048485D"/>
    <w:rsid w:val="004850AA"/>
    <w:rsid w:val="004857C8"/>
    <w:rsid w:val="00494EE8"/>
    <w:rsid w:val="004A0742"/>
    <w:rsid w:val="004A1B7A"/>
    <w:rsid w:val="004B5177"/>
    <w:rsid w:val="004B7B63"/>
    <w:rsid w:val="004C131C"/>
    <w:rsid w:val="004C2799"/>
    <w:rsid w:val="004C4B2C"/>
    <w:rsid w:val="004C5FDD"/>
    <w:rsid w:val="004D2C8D"/>
    <w:rsid w:val="004D49BE"/>
    <w:rsid w:val="004D6436"/>
    <w:rsid w:val="004E2089"/>
    <w:rsid w:val="004E43B7"/>
    <w:rsid w:val="004E4E2B"/>
    <w:rsid w:val="004E6BAB"/>
    <w:rsid w:val="00501177"/>
    <w:rsid w:val="00510023"/>
    <w:rsid w:val="005127FD"/>
    <w:rsid w:val="00517FB8"/>
    <w:rsid w:val="0052091C"/>
    <w:rsid w:val="00530E86"/>
    <w:rsid w:val="00531F8B"/>
    <w:rsid w:val="005359A5"/>
    <w:rsid w:val="00540439"/>
    <w:rsid w:val="00541048"/>
    <w:rsid w:val="0054113F"/>
    <w:rsid w:val="00543D1F"/>
    <w:rsid w:val="0055181D"/>
    <w:rsid w:val="00562346"/>
    <w:rsid w:val="0058054A"/>
    <w:rsid w:val="00584C28"/>
    <w:rsid w:val="00586117"/>
    <w:rsid w:val="00587427"/>
    <w:rsid w:val="00593604"/>
    <w:rsid w:val="005A313D"/>
    <w:rsid w:val="005A4E2A"/>
    <w:rsid w:val="005B2931"/>
    <w:rsid w:val="005C4A46"/>
    <w:rsid w:val="005D4C56"/>
    <w:rsid w:val="005D5103"/>
    <w:rsid w:val="005E49C7"/>
    <w:rsid w:val="005F7023"/>
    <w:rsid w:val="00613221"/>
    <w:rsid w:val="0061440B"/>
    <w:rsid w:val="00625137"/>
    <w:rsid w:val="0062624A"/>
    <w:rsid w:val="006327B3"/>
    <w:rsid w:val="006436E5"/>
    <w:rsid w:val="0064409E"/>
    <w:rsid w:val="00647609"/>
    <w:rsid w:val="00650CFD"/>
    <w:rsid w:val="00660E8A"/>
    <w:rsid w:val="006612FA"/>
    <w:rsid w:val="00663DA4"/>
    <w:rsid w:val="0067285F"/>
    <w:rsid w:val="00680CD0"/>
    <w:rsid w:val="00681A7E"/>
    <w:rsid w:val="00687BBE"/>
    <w:rsid w:val="0069287A"/>
    <w:rsid w:val="00692F88"/>
    <w:rsid w:val="00695E32"/>
    <w:rsid w:val="00696D1A"/>
    <w:rsid w:val="006A0DAB"/>
    <w:rsid w:val="006A25D1"/>
    <w:rsid w:val="006A3FAF"/>
    <w:rsid w:val="006C0915"/>
    <w:rsid w:val="006D2F70"/>
    <w:rsid w:val="006D47B8"/>
    <w:rsid w:val="006D6143"/>
    <w:rsid w:val="006E00DF"/>
    <w:rsid w:val="006E46D2"/>
    <w:rsid w:val="006F3131"/>
    <w:rsid w:val="006F6841"/>
    <w:rsid w:val="00711D60"/>
    <w:rsid w:val="0073106C"/>
    <w:rsid w:val="00756631"/>
    <w:rsid w:val="00756F40"/>
    <w:rsid w:val="00760378"/>
    <w:rsid w:val="0076181F"/>
    <w:rsid w:val="007A140B"/>
    <w:rsid w:val="007A1BF8"/>
    <w:rsid w:val="007A20D6"/>
    <w:rsid w:val="007A3079"/>
    <w:rsid w:val="007A667C"/>
    <w:rsid w:val="007A6853"/>
    <w:rsid w:val="007B726F"/>
    <w:rsid w:val="007C6B48"/>
    <w:rsid w:val="007F23BB"/>
    <w:rsid w:val="007F459D"/>
    <w:rsid w:val="00805610"/>
    <w:rsid w:val="008154CC"/>
    <w:rsid w:val="008206D2"/>
    <w:rsid w:val="00822075"/>
    <w:rsid w:val="0082253C"/>
    <w:rsid w:val="008235BA"/>
    <w:rsid w:val="0082572C"/>
    <w:rsid w:val="00825AEB"/>
    <w:rsid w:val="00827505"/>
    <w:rsid w:val="00830A87"/>
    <w:rsid w:val="00831EE0"/>
    <w:rsid w:val="00840C4E"/>
    <w:rsid w:val="00841E9B"/>
    <w:rsid w:val="00843968"/>
    <w:rsid w:val="00851E84"/>
    <w:rsid w:val="00860E10"/>
    <w:rsid w:val="00861202"/>
    <w:rsid w:val="00864820"/>
    <w:rsid w:val="00867985"/>
    <w:rsid w:val="008719F7"/>
    <w:rsid w:val="0087319F"/>
    <w:rsid w:val="00881D67"/>
    <w:rsid w:val="008A1772"/>
    <w:rsid w:val="008A3C58"/>
    <w:rsid w:val="008A3C6A"/>
    <w:rsid w:val="008A4467"/>
    <w:rsid w:val="008A5449"/>
    <w:rsid w:val="008B7A4A"/>
    <w:rsid w:val="008C5FB9"/>
    <w:rsid w:val="008D3CE8"/>
    <w:rsid w:val="008E2262"/>
    <w:rsid w:val="008E75D9"/>
    <w:rsid w:val="008F02CA"/>
    <w:rsid w:val="008F6FD9"/>
    <w:rsid w:val="009004FB"/>
    <w:rsid w:val="009020D0"/>
    <w:rsid w:val="00903ABF"/>
    <w:rsid w:val="00905AD1"/>
    <w:rsid w:val="009143C2"/>
    <w:rsid w:val="00915E4E"/>
    <w:rsid w:val="00923C14"/>
    <w:rsid w:val="0092428C"/>
    <w:rsid w:val="00937015"/>
    <w:rsid w:val="00960A78"/>
    <w:rsid w:val="009653ED"/>
    <w:rsid w:val="00965AB3"/>
    <w:rsid w:val="0097091E"/>
    <w:rsid w:val="00975686"/>
    <w:rsid w:val="0098595C"/>
    <w:rsid w:val="0099279D"/>
    <w:rsid w:val="009A1ACB"/>
    <w:rsid w:val="009A2D5D"/>
    <w:rsid w:val="009A3AC9"/>
    <w:rsid w:val="009A6087"/>
    <w:rsid w:val="009B4F41"/>
    <w:rsid w:val="009B5572"/>
    <w:rsid w:val="009B71D2"/>
    <w:rsid w:val="009C199B"/>
    <w:rsid w:val="009D019B"/>
    <w:rsid w:val="009D0CE0"/>
    <w:rsid w:val="009D1184"/>
    <w:rsid w:val="009D11AF"/>
    <w:rsid w:val="009D1AC9"/>
    <w:rsid w:val="009D513D"/>
    <w:rsid w:val="009D6C54"/>
    <w:rsid w:val="009F5C34"/>
    <w:rsid w:val="009F5C79"/>
    <w:rsid w:val="009F5D6F"/>
    <w:rsid w:val="009F6FBE"/>
    <w:rsid w:val="00A0249F"/>
    <w:rsid w:val="00A02717"/>
    <w:rsid w:val="00A208DB"/>
    <w:rsid w:val="00A22AAB"/>
    <w:rsid w:val="00A246CD"/>
    <w:rsid w:val="00A2480C"/>
    <w:rsid w:val="00A25E15"/>
    <w:rsid w:val="00A31443"/>
    <w:rsid w:val="00A332A2"/>
    <w:rsid w:val="00A33B97"/>
    <w:rsid w:val="00A40711"/>
    <w:rsid w:val="00A4176E"/>
    <w:rsid w:val="00A43116"/>
    <w:rsid w:val="00A534C4"/>
    <w:rsid w:val="00A54049"/>
    <w:rsid w:val="00A63DD0"/>
    <w:rsid w:val="00A71597"/>
    <w:rsid w:val="00A71DD3"/>
    <w:rsid w:val="00A72488"/>
    <w:rsid w:val="00A73E70"/>
    <w:rsid w:val="00A75C81"/>
    <w:rsid w:val="00A76F46"/>
    <w:rsid w:val="00A849A4"/>
    <w:rsid w:val="00A86324"/>
    <w:rsid w:val="00A92426"/>
    <w:rsid w:val="00A97992"/>
    <w:rsid w:val="00AA1F97"/>
    <w:rsid w:val="00AA264D"/>
    <w:rsid w:val="00AA535E"/>
    <w:rsid w:val="00AB18EE"/>
    <w:rsid w:val="00AC03D8"/>
    <w:rsid w:val="00AC360A"/>
    <w:rsid w:val="00AD0247"/>
    <w:rsid w:val="00AD5EFA"/>
    <w:rsid w:val="00AE4C84"/>
    <w:rsid w:val="00AF0B75"/>
    <w:rsid w:val="00AF3EA5"/>
    <w:rsid w:val="00AF66FE"/>
    <w:rsid w:val="00AF712F"/>
    <w:rsid w:val="00B01A0A"/>
    <w:rsid w:val="00B04728"/>
    <w:rsid w:val="00B10CFC"/>
    <w:rsid w:val="00B126BF"/>
    <w:rsid w:val="00B14A59"/>
    <w:rsid w:val="00B17DCB"/>
    <w:rsid w:val="00B22746"/>
    <w:rsid w:val="00B2484E"/>
    <w:rsid w:val="00B25DAD"/>
    <w:rsid w:val="00B302B6"/>
    <w:rsid w:val="00B401D3"/>
    <w:rsid w:val="00B41AC7"/>
    <w:rsid w:val="00B4351B"/>
    <w:rsid w:val="00B43EEF"/>
    <w:rsid w:val="00B44BCC"/>
    <w:rsid w:val="00B52FD5"/>
    <w:rsid w:val="00B53838"/>
    <w:rsid w:val="00B56CBF"/>
    <w:rsid w:val="00B67844"/>
    <w:rsid w:val="00B7226D"/>
    <w:rsid w:val="00B74D47"/>
    <w:rsid w:val="00B760E2"/>
    <w:rsid w:val="00B76F0C"/>
    <w:rsid w:val="00B80D92"/>
    <w:rsid w:val="00B84E48"/>
    <w:rsid w:val="00B92618"/>
    <w:rsid w:val="00B9621D"/>
    <w:rsid w:val="00BA0EB8"/>
    <w:rsid w:val="00BA33EE"/>
    <w:rsid w:val="00BB0C3A"/>
    <w:rsid w:val="00BB266B"/>
    <w:rsid w:val="00BC1876"/>
    <w:rsid w:val="00BC23A6"/>
    <w:rsid w:val="00BC25AA"/>
    <w:rsid w:val="00BC37B1"/>
    <w:rsid w:val="00BC74AE"/>
    <w:rsid w:val="00BD2487"/>
    <w:rsid w:val="00BD47FF"/>
    <w:rsid w:val="00BD6B7C"/>
    <w:rsid w:val="00BE44F6"/>
    <w:rsid w:val="00BE7705"/>
    <w:rsid w:val="00BF131F"/>
    <w:rsid w:val="00BF6F04"/>
    <w:rsid w:val="00BF7258"/>
    <w:rsid w:val="00C0062E"/>
    <w:rsid w:val="00C00665"/>
    <w:rsid w:val="00C00819"/>
    <w:rsid w:val="00C01820"/>
    <w:rsid w:val="00C01B79"/>
    <w:rsid w:val="00C03EC5"/>
    <w:rsid w:val="00C16FDA"/>
    <w:rsid w:val="00C21D90"/>
    <w:rsid w:val="00C2240E"/>
    <w:rsid w:val="00C23B01"/>
    <w:rsid w:val="00C23F9D"/>
    <w:rsid w:val="00C26C27"/>
    <w:rsid w:val="00C305E0"/>
    <w:rsid w:val="00C30709"/>
    <w:rsid w:val="00C33848"/>
    <w:rsid w:val="00C35F4D"/>
    <w:rsid w:val="00C37C14"/>
    <w:rsid w:val="00C41BBF"/>
    <w:rsid w:val="00C56394"/>
    <w:rsid w:val="00C56CE5"/>
    <w:rsid w:val="00C61BB2"/>
    <w:rsid w:val="00C62079"/>
    <w:rsid w:val="00C6694F"/>
    <w:rsid w:val="00C80127"/>
    <w:rsid w:val="00C83CDC"/>
    <w:rsid w:val="00C85CC0"/>
    <w:rsid w:val="00C928FA"/>
    <w:rsid w:val="00C93BE9"/>
    <w:rsid w:val="00C93D1C"/>
    <w:rsid w:val="00C93D6C"/>
    <w:rsid w:val="00C949DB"/>
    <w:rsid w:val="00CA052F"/>
    <w:rsid w:val="00CA4B62"/>
    <w:rsid w:val="00CB123D"/>
    <w:rsid w:val="00CB1482"/>
    <w:rsid w:val="00CB204C"/>
    <w:rsid w:val="00CB277F"/>
    <w:rsid w:val="00CC46D1"/>
    <w:rsid w:val="00CD1A55"/>
    <w:rsid w:val="00CE35A6"/>
    <w:rsid w:val="00CF29E5"/>
    <w:rsid w:val="00CF5FCE"/>
    <w:rsid w:val="00D167E7"/>
    <w:rsid w:val="00D23AB4"/>
    <w:rsid w:val="00D23CAE"/>
    <w:rsid w:val="00D5213E"/>
    <w:rsid w:val="00D55D57"/>
    <w:rsid w:val="00D632EA"/>
    <w:rsid w:val="00D632F5"/>
    <w:rsid w:val="00D66A7B"/>
    <w:rsid w:val="00D811F7"/>
    <w:rsid w:val="00D81DCB"/>
    <w:rsid w:val="00D81ED6"/>
    <w:rsid w:val="00D848CC"/>
    <w:rsid w:val="00D84BE3"/>
    <w:rsid w:val="00D86DC0"/>
    <w:rsid w:val="00DA2530"/>
    <w:rsid w:val="00DA367F"/>
    <w:rsid w:val="00DA76B4"/>
    <w:rsid w:val="00DB4D4C"/>
    <w:rsid w:val="00DC6789"/>
    <w:rsid w:val="00DD0E66"/>
    <w:rsid w:val="00DE162A"/>
    <w:rsid w:val="00DE3DF7"/>
    <w:rsid w:val="00DE647D"/>
    <w:rsid w:val="00DE6CCA"/>
    <w:rsid w:val="00DF0FBF"/>
    <w:rsid w:val="00DF1446"/>
    <w:rsid w:val="00DF4001"/>
    <w:rsid w:val="00DF7F5B"/>
    <w:rsid w:val="00E07E48"/>
    <w:rsid w:val="00E348A3"/>
    <w:rsid w:val="00E4132D"/>
    <w:rsid w:val="00E4523D"/>
    <w:rsid w:val="00E53619"/>
    <w:rsid w:val="00E570BB"/>
    <w:rsid w:val="00E63583"/>
    <w:rsid w:val="00E66B34"/>
    <w:rsid w:val="00E76DE7"/>
    <w:rsid w:val="00E77B52"/>
    <w:rsid w:val="00E85A31"/>
    <w:rsid w:val="00E9025D"/>
    <w:rsid w:val="00E9290E"/>
    <w:rsid w:val="00E95A86"/>
    <w:rsid w:val="00E96171"/>
    <w:rsid w:val="00EA51EE"/>
    <w:rsid w:val="00EC3EB0"/>
    <w:rsid w:val="00ED2AA8"/>
    <w:rsid w:val="00EE17DE"/>
    <w:rsid w:val="00EE5157"/>
    <w:rsid w:val="00EE7003"/>
    <w:rsid w:val="00EF312D"/>
    <w:rsid w:val="00EF476A"/>
    <w:rsid w:val="00F00DFD"/>
    <w:rsid w:val="00F02D3A"/>
    <w:rsid w:val="00F0697A"/>
    <w:rsid w:val="00F10FE2"/>
    <w:rsid w:val="00F11145"/>
    <w:rsid w:val="00F21138"/>
    <w:rsid w:val="00F26816"/>
    <w:rsid w:val="00F27428"/>
    <w:rsid w:val="00F30B4F"/>
    <w:rsid w:val="00F3138D"/>
    <w:rsid w:val="00F46DD8"/>
    <w:rsid w:val="00F47D6E"/>
    <w:rsid w:val="00F50228"/>
    <w:rsid w:val="00F540A3"/>
    <w:rsid w:val="00F641F3"/>
    <w:rsid w:val="00F70005"/>
    <w:rsid w:val="00F71EDF"/>
    <w:rsid w:val="00F720DA"/>
    <w:rsid w:val="00F76C38"/>
    <w:rsid w:val="00F8446A"/>
    <w:rsid w:val="00F8481A"/>
    <w:rsid w:val="00F873DC"/>
    <w:rsid w:val="00F92F1A"/>
    <w:rsid w:val="00FA56A8"/>
    <w:rsid w:val="00FC18E7"/>
    <w:rsid w:val="00FC62EA"/>
    <w:rsid w:val="00FE0D6A"/>
    <w:rsid w:val="00FE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E4C47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Arial Unicode MS" w:hAnsi="Times New Roman" w:cs="Times New Roman"/>
        <w:bdr w:val="nil"/>
        <w:lang w:val="en-US" w:eastAsia="en-US" w:bidi="th-TH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  <w:suppressAutoHyphens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A">
    <w:name w:val="Body A"/>
    <w:link w:val="BodyAChar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Pro">
    <w:name w:val="หัวข้อPro"/>
    <w:pPr>
      <w:suppressAutoHyphens/>
      <w:jc w:val="both"/>
    </w:pPr>
    <w:rPr>
      <w:rFonts w:ascii="Angsana New" w:eastAsia="Angsana New" w:hAnsi="Angsana New" w:cs="Angsana New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1"/>
      </w:numPr>
    </w:pPr>
  </w:style>
  <w:style w:type="paragraph" w:styleId="ListParagraph">
    <w:name w:val="List Paragraph"/>
    <w:pPr>
      <w:suppressAutoHyphens/>
      <w:ind w:left="720"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numbering" w:customStyle="1" w:styleId="Bullets">
    <w:name w:val="Bullets"/>
    <w:pPr>
      <w:numPr>
        <w:numId w:val="4"/>
      </w:numPr>
    </w:pPr>
  </w:style>
  <w:style w:type="paragraph" w:customStyle="1" w:styleId="Text">
    <w:name w:val="Text"/>
    <w:pPr>
      <w:widowControl w:val="0"/>
      <w:spacing w:line="252" w:lineRule="auto"/>
      <w:ind w:firstLine="202"/>
      <w:jc w:val="both"/>
    </w:pPr>
    <w:rPr>
      <w:rFonts w:cs="Arial Unicode MS"/>
      <w:color w:val="000000"/>
      <w:u w:color="000000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numbering" w:customStyle="1" w:styleId="Bullets0">
    <w:name w:val="Bullets.0"/>
    <w:pPr>
      <w:numPr>
        <w:numId w:val="13"/>
      </w:numPr>
    </w:pPr>
  </w:style>
  <w:style w:type="numbering" w:customStyle="1" w:styleId="ImportedStyle4">
    <w:name w:val="Imported Style 4"/>
    <w:pPr>
      <w:numPr>
        <w:numId w:val="16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</w:style>
  <w:style w:type="character" w:customStyle="1" w:styleId="apple-converted-space">
    <w:name w:val="apple-converted-space"/>
    <w:basedOn w:val="DefaultParagraphFont"/>
    <w:rsid w:val="00A97992"/>
  </w:style>
  <w:style w:type="paragraph" w:customStyle="1" w:styleId="EndNoteBibliographyTitle">
    <w:name w:val="EndNote Bibliography Title"/>
    <w:basedOn w:val="Normal"/>
    <w:link w:val="EndNoteBibliographyTitleChar"/>
    <w:rsid w:val="00185650"/>
    <w:pPr>
      <w:jc w:val="center"/>
    </w:pPr>
    <w:rPr>
      <w:noProof/>
    </w:rPr>
  </w:style>
  <w:style w:type="character" w:customStyle="1" w:styleId="BodyAChar">
    <w:name w:val="Body A Char"/>
    <w:basedOn w:val="DefaultParagraphFont"/>
    <w:link w:val="BodyA"/>
    <w:rsid w:val="00185650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character" w:customStyle="1" w:styleId="EndNoteBibliographyTitleChar">
    <w:name w:val="EndNote Bibliography Title Char"/>
    <w:basedOn w:val="BodyAChar"/>
    <w:link w:val="EndNoteBibliographyTitle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EndNoteBibliography">
    <w:name w:val="EndNote Bibliography"/>
    <w:basedOn w:val="Normal"/>
    <w:link w:val="EndNoteBibliographyChar"/>
    <w:rsid w:val="00185650"/>
    <w:pPr>
      <w:jc w:val="thaiDistribute"/>
    </w:pPr>
    <w:rPr>
      <w:noProof/>
    </w:rPr>
  </w:style>
  <w:style w:type="character" w:customStyle="1" w:styleId="EndNoteBibliographyChar">
    <w:name w:val="EndNote Bibliography Char"/>
    <w:basedOn w:val="BodyAChar"/>
    <w:link w:val="EndNoteBibliography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character" w:styleId="UnresolvedMention">
    <w:name w:val="Unresolved Mention"/>
    <w:basedOn w:val="DefaultParagraphFont"/>
    <w:uiPriority w:val="99"/>
    <w:rsid w:val="00C56CE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40439"/>
    <w:rPr>
      <w:color w:val="808080"/>
    </w:rPr>
  </w:style>
  <w:style w:type="table" w:styleId="TableGrid">
    <w:name w:val="Table Grid"/>
    <w:basedOn w:val="TableNormal"/>
    <w:uiPriority w:val="39"/>
    <w:rsid w:val="008220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A208D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08DB"/>
    <w:rPr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A208DB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692F8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981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2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4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2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19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9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7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3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4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0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14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0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22323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0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706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58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9932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6664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8194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28391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817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7870511">
                                  <w:marLeft w:val="0"/>
                                  <w:marRight w:val="0"/>
                                  <w:marTop w:val="3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17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3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5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3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2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2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3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8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23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6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481C525-70F6-4617-801F-8BCE271FB1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22</TotalTime>
  <Pages>11</Pages>
  <Words>2629</Words>
  <Characters>14987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i</dc:creator>
  <cp:lastModifiedBy>Nattapot Nuwong</cp:lastModifiedBy>
  <cp:revision>104</cp:revision>
  <dcterms:created xsi:type="dcterms:W3CDTF">2024-10-15T08:43:00Z</dcterms:created>
  <dcterms:modified xsi:type="dcterms:W3CDTF">2025-01-03T17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a60d57e-af5b-4752-ac57-3e4f28ca11dc_Enabled">
    <vt:lpwstr>true</vt:lpwstr>
  </property>
  <property fmtid="{D5CDD505-2E9C-101B-9397-08002B2CF9AE}" pid="3" name="MSIP_Label_ea60d57e-af5b-4752-ac57-3e4f28ca11dc_SetDate">
    <vt:lpwstr>2023-11-10T09:45:03Z</vt:lpwstr>
  </property>
  <property fmtid="{D5CDD505-2E9C-101B-9397-08002B2CF9AE}" pid="4" name="MSIP_Label_ea60d57e-af5b-4752-ac57-3e4f28ca11dc_Method">
    <vt:lpwstr>Standard</vt:lpwstr>
  </property>
  <property fmtid="{D5CDD505-2E9C-101B-9397-08002B2CF9AE}" pid="5" name="MSIP_Label_ea60d57e-af5b-4752-ac57-3e4f28ca11dc_Name">
    <vt:lpwstr>ea60d57e-af5b-4752-ac57-3e4f28ca11dc</vt:lpwstr>
  </property>
  <property fmtid="{D5CDD505-2E9C-101B-9397-08002B2CF9AE}" pid="6" name="MSIP_Label_ea60d57e-af5b-4752-ac57-3e4f28ca11dc_SiteId">
    <vt:lpwstr>36da45f1-dd2c-4d1f-af13-5abe46b99921</vt:lpwstr>
  </property>
  <property fmtid="{D5CDD505-2E9C-101B-9397-08002B2CF9AE}" pid="7" name="MSIP_Label_ea60d57e-af5b-4752-ac57-3e4f28ca11dc_ActionId">
    <vt:lpwstr>0882c219-2ecd-477f-abcf-3bde230b9f74</vt:lpwstr>
  </property>
  <property fmtid="{D5CDD505-2E9C-101B-9397-08002B2CF9AE}" pid="8" name="MSIP_Label_ea60d57e-af5b-4752-ac57-3e4f28ca11dc_ContentBits">
    <vt:lpwstr>0</vt:lpwstr>
  </property>
</Properties>
</file>